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B67FA8" w14:textId="2CB84EB4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132028">
        <w:rPr>
          <w:rFonts w:ascii="Times New Roman" w:hAnsi="Times New Roman" w:cs="Times New Roman"/>
          <w:b/>
          <w:bCs/>
          <w:sz w:val="28"/>
          <w:szCs w:val="28"/>
        </w:rPr>
        <w:t xml:space="preserve">LAPORAN </w:t>
      </w:r>
      <w:r>
        <w:rPr>
          <w:rFonts w:ascii="Times New Roman" w:hAnsi="Times New Roman" w:cs="Times New Roman"/>
          <w:b/>
          <w:bCs/>
          <w:sz w:val="28"/>
          <w:szCs w:val="28"/>
        </w:rPr>
        <w:t>FINAL PROJECT GAME</w:t>
      </w:r>
    </w:p>
    <w:p w14:paraId="35B01AC5" w14:textId="33591AED" w:rsidR="005360A8" w:rsidRPr="0013202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“HUNT”</w:t>
      </w:r>
    </w:p>
    <w:p w14:paraId="554C35A2" w14:textId="77777777" w:rsidR="005360A8" w:rsidRPr="00CD49DD" w:rsidRDefault="005360A8" w:rsidP="003313D2">
      <w:pPr>
        <w:spacing w:line="360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</w:p>
    <w:p w14:paraId="67B26D61" w14:textId="77777777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5BC4AAA4" wp14:editId="22D3473F">
            <wp:extent cx="2667000" cy="2667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2667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1B00CC" w14:textId="77777777" w:rsidR="005360A8" w:rsidRDefault="005360A8" w:rsidP="003313D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DFA74C9" w14:textId="77777777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F3560">
        <w:rPr>
          <w:rFonts w:ascii="Times New Roman" w:hAnsi="Times New Roman" w:cs="Times New Roman"/>
          <w:sz w:val="24"/>
          <w:szCs w:val="24"/>
        </w:rPr>
        <w:t>Dosen Pengampu</w:t>
      </w:r>
    </w:p>
    <w:p w14:paraId="3EE784C4" w14:textId="15CD9AEB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5360A8">
        <w:rPr>
          <w:rFonts w:ascii="Times New Roman" w:hAnsi="Times New Roman" w:cs="Times New Roman"/>
          <w:sz w:val="24"/>
          <w:szCs w:val="24"/>
        </w:rPr>
        <w:t>Dr. Eko Mulyanto Yuniarno, S.T., M.T.</w:t>
      </w:r>
    </w:p>
    <w:p w14:paraId="52DD2746" w14:textId="77777777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F3560">
        <w:rPr>
          <w:rFonts w:ascii="Times New Roman" w:hAnsi="Times New Roman" w:cs="Times New Roman"/>
          <w:sz w:val="24"/>
          <w:szCs w:val="24"/>
        </w:rPr>
        <w:t>Disusun oleh</w:t>
      </w:r>
    </w:p>
    <w:p w14:paraId="09387AA1" w14:textId="77777777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F3560">
        <w:rPr>
          <w:rFonts w:ascii="Times New Roman" w:hAnsi="Times New Roman" w:cs="Times New Roman"/>
          <w:sz w:val="24"/>
          <w:szCs w:val="24"/>
        </w:rPr>
        <w:t>Indiana Namaul Husnah</w:t>
      </w:r>
    </w:p>
    <w:p w14:paraId="56C52FEE" w14:textId="77777777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F3560">
        <w:rPr>
          <w:rFonts w:ascii="Times New Roman" w:hAnsi="Times New Roman" w:cs="Times New Roman"/>
          <w:sz w:val="24"/>
          <w:szCs w:val="24"/>
        </w:rPr>
        <w:t>NRP 5024201061</w:t>
      </w:r>
    </w:p>
    <w:p w14:paraId="65CC9533" w14:textId="6E542F31" w:rsidR="005360A8" w:rsidRPr="000F3560" w:rsidRDefault="005360A8" w:rsidP="003313D2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F3560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mograman Lanjut</w:t>
      </w:r>
      <w:r w:rsidRPr="000F3560">
        <w:rPr>
          <w:rFonts w:ascii="Times New Roman" w:hAnsi="Times New Roman" w:cs="Times New Roman"/>
          <w:sz w:val="24"/>
          <w:szCs w:val="24"/>
        </w:rPr>
        <w:t xml:space="preserve"> B</w:t>
      </w:r>
    </w:p>
    <w:p w14:paraId="7A074171" w14:textId="77777777" w:rsidR="005360A8" w:rsidRDefault="005360A8" w:rsidP="003313D2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2EA9C65" w14:textId="36D7DAAE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3560">
        <w:rPr>
          <w:rFonts w:ascii="Times New Roman" w:hAnsi="Times New Roman" w:cs="Times New Roman"/>
          <w:b/>
          <w:bCs/>
          <w:sz w:val="24"/>
          <w:szCs w:val="24"/>
        </w:rPr>
        <w:t>DEPARTEMEN TEKNIK KOMPUTER</w:t>
      </w:r>
    </w:p>
    <w:p w14:paraId="1D7E9281" w14:textId="6A24726A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3560">
        <w:rPr>
          <w:rFonts w:ascii="Times New Roman" w:hAnsi="Times New Roman" w:cs="Times New Roman"/>
          <w:b/>
          <w:bCs/>
          <w:sz w:val="24"/>
          <w:szCs w:val="24"/>
        </w:rPr>
        <w:t>FAKULTAS TEKNOLOGI ELEKTRO DAN INFORMATIKA CERDAS</w:t>
      </w:r>
    </w:p>
    <w:p w14:paraId="1BC7211A" w14:textId="4FBBF3AE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3560">
        <w:rPr>
          <w:rFonts w:ascii="Times New Roman" w:hAnsi="Times New Roman" w:cs="Times New Roman"/>
          <w:b/>
          <w:bCs/>
          <w:sz w:val="24"/>
          <w:szCs w:val="24"/>
        </w:rPr>
        <w:t>INSTITUT TEKNOLOGI SEPULUH NOPEMBER</w:t>
      </w:r>
    </w:p>
    <w:p w14:paraId="414DABCD" w14:textId="03667B06" w:rsidR="005360A8" w:rsidRDefault="005360A8" w:rsidP="003313D2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F3560">
        <w:rPr>
          <w:rFonts w:ascii="Times New Roman" w:hAnsi="Times New Roman" w:cs="Times New Roman"/>
          <w:b/>
          <w:bCs/>
          <w:sz w:val="24"/>
          <w:szCs w:val="24"/>
        </w:rPr>
        <w:t>2021</w:t>
      </w:r>
    </w:p>
    <w:p w14:paraId="24234697" w14:textId="77777777" w:rsidR="005360A8" w:rsidRPr="004B69FD" w:rsidRDefault="005360A8" w:rsidP="003313D2">
      <w:pPr>
        <w:tabs>
          <w:tab w:val="left" w:pos="3303"/>
        </w:tabs>
        <w:spacing w:line="360" w:lineRule="auto"/>
        <w:jc w:val="center"/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id-ID"/>
        </w:rPr>
        <w:lastRenderedPageBreak/>
        <w:t>KATA PENGANTAR</w:t>
      </w:r>
    </w:p>
    <w:p w14:paraId="7857D642" w14:textId="47845F6A" w:rsidR="005360A8" w:rsidRPr="005360A8" w:rsidRDefault="005360A8" w:rsidP="003313D2">
      <w:pPr>
        <w:spacing w:line="360" w:lineRule="auto"/>
        <w:ind w:firstLine="630"/>
        <w:jc w:val="both"/>
        <w:rPr>
          <w:rFonts w:ascii="Times New Roman" w:hAnsi="Times New Roman" w:cs="Times New Roman"/>
          <w:sz w:val="24"/>
          <w:szCs w:val="24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Puji syukur </w:t>
      </w:r>
      <w:r w:rsidR="003821E6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ucapkan kepada Tuhan Yang Maha Esa berkat taufik dan hidayah-Nya penulis dapat menyelesaika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poran final project game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dengan judul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game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“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HUNT”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. Penulis juga mengucapkan terima kasih kepada dosen mata kuliah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Pemograman Lanjut B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, yaitu</w:t>
      </w:r>
      <w:r w:rsidR="00A65ED3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Bapak </w:t>
      </w:r>
      <w:r w:rsidRPr="005360A8">
        <w:rPr>
          <w:rFonts w:ascii="Times New Roman" w:hAnsi="Times New Roman" w:cs="Times New Roman"/>
          <w:sz w:val="24"/>
          <w:szCs w:val="24"/>
        </w:rPr>
        <w:t>Dr. Eko Mulyanto Yuniarno, S.T., M.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dan kepada semua pihak yang telah berpartisipasi baik moril maupun materil dalam pembuata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laporan final project game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ini.</w:t>
      </w:r>
    </w:p>
    <w:p w14:paraId="5CC3A626" w14:textId="214B149F" w:rsidR="005360A8" w:rsidRPr="005360A8" w:rsidRDefault="005360A8" w:rsidP="003313D2">
      <w:pPr>
        <w:spacing w:line="360" w:lineRule="auto"/>
        <w:ind w:firstLine="630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Laporan final project game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ini dibuat untuk memenuhi tugas mata kuliah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Pemograman Lanjut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</w:rPr>
        <w:t>, serta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sebagai </w:t>
      </w:r>
      <w:r w:rsidR="00ED30AF">
        <w:rPr>
          <w:rFonts w:ascii="Times New Roman" w:hAnsi="Times New Roman" w:cs="Times New Roman"/>
          <w:color w:val="000000" w:themeColor="text1"/>
          <w:sz w:val="24"/>
          <w:szCs w:val="24"/>
        </w:rPr>
        <w:t>referensi kedepannya terkait final project game ini.</w:t>
      </w:r>
    </w:p>
    <w:p w14:paraId="58C9E987" w14:textId="6E834F44" w:rsidR="005360A8" w:rsidRPr="004B69FD" w:rsidRDefault="005360A8" w:rsidP="003313D2">
      <w:pPr>
        <w:pStyle w:val="ListParagraph"/>
        <w:tabs>
          <w:tab w:val="left" w:pos="3303"/>
        </w:tabs>
        <w:spacing w:line="360" w:lineRule="auto"/>
        <w:ind w:left="0" w:firstLine="63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Penulis menyadari dalam penyusunan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laporan final project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ini masih terdapat kekurangan. Oleh karena itu, penulis mengharapkan masukan dan kritikan dari semua pihak terkait dengan relevansi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>laporan final project game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ini agar bisa menjadi lebih baik di masa yang akan datang.                         </w:t>
      </w:r>
    </w:p>
    <w:p w14:paraId="5510C532" w14:textId="77777777" w:rsidR="005360A8" w:rsidRPr="004B69FD" w:rsidRDefault="005360A8" w:rsidP="003313D2">
      <w:pPr>
        <w:tabs>
          <w:tab w:val="left" w:pos="3303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7F69F13E" w14:textId="77777777" w:rsidR="005360A8" w:rsidRPr="004B69FD" w:rsidRDefault="005360A8" w:rsidP="003313D2">
      <w:pPr>
        <w:pStyle w:val="ListParagraph"/>
        <w:tabs>
          <w:tab w:val="left" w:pos="3303"/>
        </w:tabs>
        <w:spacing w:line="360" w:lineRule="auto"/>
        <w:ind w:firstLine="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1E58CED0" w14:textId="77777777" w:rsidR="005360A8" w:rsidRPr="004B69FD" w:rsidRDefault="005360A8" w:rsidP="003313D2">
      <w:pPr>
        <w:pStyle w:val="ListParagraph"/>
        <w:tabs>
          <w:tab w:val="left" w:pos="3303"/>
        </w:tabs>
        <w:spacing w:line="360" w:lineRule="auto"/>
        <w:ind w:firstLine="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5002BBA2" w14:textId="77777777" w:rsidR="005360A8" w:rsidRPr="004B69FD" w:rsidRDefault="005360A8" w:rsidP="003313D2">
      <w:pPr>
        <w:pStyle w:val="ListParagraph"/>
        <w:tabs>
          <w:tab w:val="left" w:pos="3303"/>
        </w:tabs>
        <w:spacing w:line="360" w:lineRule="auto"/>
        <w:ind w:firstLine="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13E506ED" w14:textId="77777777" w:rsidR="005360A8" w:rsidRPr="004B69FD" w:rsidRDefault="005360A8" w:rsidP="003313D2">
      <w:pPr>
        <w:pStyle w:val="ListParagraph"/>
        <w:tabs>
          <w:tab w:val="left" w:pos="3303"/>
        </w:tabs>
        <w:spacing w:line="360" w:lineRule="auto"/>
        <w:ind w:firstLine="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54477A1A" w14:textId="436456E4" w:rsidR="005360A8" w:rsidRPr="004B69FD" w:rsidRDefault="005360A8" w:rsidP="003313D2">
      <w:pPr>
        <w:tabs>
          <w:tab w:val="left" w:pos="3303"/>
          <w:tab w:val="left" w:pos="5310"/>
          <w:tab w:val="left" w:pos="6480"/>
          <w:tab w:val="left" w:pos="6750"/>
          <w:tab w:val="left" w:pos="6930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2D7FF1">
        <w:rPr>
          <w:rFonts w:ascii="Times New Roman" w:hAnsi="Times New Roman" w:cs="Times New Roman"/>
          <w:color w:val="000000" w:themeColor="text1"/>
          <w:sz w:val="24"/>
          <w:szCs w:val="24"/>
        </w:rPr>
        <w:t>Tanjungbatu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,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D74E24">
        <w:rPr>
          <w:rFonts w:ascii="Times New Roman" w:hAnsi="Times New Roman" w:cs="Times New Roman"/>
          <w:color w:val="000000" w:themeColor="text1"/>
          <w:sz w:val="24"/>
          <w:szCs w:val="24"/>
        </w:rPr>
        <w:t>7</w:t>
      </w:r>
      <w:r w:rsidR="00ED30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Juli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202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</w:p>
    <w:p w14:paraId="552426A3" w14:textId="77777777" w:rsidR="005360A8" w:rsidRPr="004B69FD" w:rsidRDefault="005360A8" w:rsidP="003313D2">
      <w:pPr>
        <w:tabs>
          <w:tab w:val="left" w:pos="3303"/>
          <w:tab w:val="left" w:pos="5310"/>
          <w:tab w:val="left" w:pos="5850"/>
          <w:tab w:val="left" w:pos="6480"/>
          <w:tab w:val="left" w:pos="6840"/>
          <w:tab w:val="left" w:pos="6930"/>
        </w:tabs>
        <w:spacing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  <w:t>Penulis</w:t>
      </w:r>
    </w:p>
    <w:p w14:paraId="0D8A491C" w14:textId="77777777" w:rsidR="005360A8" w:rsidRDefault="005360A8" w:rsidP="003313D2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A2A9CD" w14:textId="025A958D" w:rsidR="00E73854" w:rsidRDefault="00E73854" w:rsidP="003313D2">
      <w:pPr>
        <w:spacing w:line="360" w:lineRule="auto"/>
        <w:jc w:val="both"/>
      </w:pPr>
    </w:p>
    <w:p w14:paraId="4D48BA41" w14:textId="05C1E27F" w:rsidR="00ED30AF" w:rsidRDefault="00ED30AF" w:rsidP="003313D2">
      <w:pPr>
        <w:spacing w:line="360" w:lineRule="auto"/>
        <w:jc w:val="both"/>
      </w:pPr>
    </w:p>
    <w:p w14:paraId="7A1AE425" w14:textId="210AD42D" w:rsidR="00996AB2" w:rsidRDefault="00996AB2" w:rsidP="003313D2">
      <w:pPr>
        <w:spacing w:line="360" w:lineRule="auto"/>
        <w:jc w:val="both"/>
      </w:pPr>
    </w:p>
    <w:p w14:paraId="377A97C4" w14:textId="751D16BD" w:rsidR="008A3743" w:rsidRDefault="008A3743" w:rsidP="003313D2">
      <w:pPr>
        <w:spacing w:line="360" w:lineRule="auto"/>
        <w:jc w:val="both"/>
      </w:pPr>
    </w:p>
    <w:p w14:paraId="77FE3702" w14:textId="6E914CB9" w:rsidR="008A3743" w:rsidRDefault="008A3743" w:rsidP="003313D2">
      <w:pPr>
        <w:spacing w:line="360" w:lineRule="auto"/>
        <w:jc w:val="both"/>
      </w:pPr>
    </w:p>
    <w:p w14:paraId="57393EEE" w14:textId="77777777" w:rsidR="008A3743" w:rsidRDefault="008A3743" w:rsidP="003313D2">
      <w:pPr>
        <w:spacing w:line="360" w:lineRule="auto"/>
        <w:jc w:val="both"/>
      </w:pPr>
    </w:p>
    <w:p w14:paraId="716B6158" w14:textId="3F82702B" w:rsidR="00ED30AF" w:rsidRDefault="00ED30AF" w:rsidP="003313D2">
      <w:pPr>
        <w:spacing w:line="360" w:lineRule="auto"/>
        <w:jc w:val="both"/>
      </w:pPr>
    </w:p>
    <w:p w14:paraId="5C78A29B" w14:textId="77777777" w:rsidR="00ED30AF" w:rsidRPr="004B69FD" w:rsidRDefault="00ED30AF" w:rsidP="003313D2">
      <w:pPr>
        <w:pStyle w:val="ListParagraph"/>
        <w:tabs>
          <w:tab w:val="left" w:pos="3303"/>
        </w:tabs>
        <w:spacing w:line="360" w:lineRule="auto"/>
        <w:ind w:left="0" w:firstLine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lastRenderedPageBreak/>
        <w:t>DAFTAR ISI</w:t>
      </w:r>
    </w:p>
    <w:p w14:paraId="1B02EDA0" w14:textId="1D004702" w:rsidR="00ED30AF" w:rsidRDefault="00ED30AF" w:rsidP="003313D2">
      <w:pPr>
        <w:pStyle w:val="ListParagraph"/>
        <w:tabs>
          <w:tab w:val="left" w:pos="3303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14:paraId="5A62DA61" w14:textId="77777777" w:rsidR="00ED30AF" w:rsidRPr="004B69FD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KATA PENGANTAR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  <w:t xml:space="preserve">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</w:rPr>
        <w:t>ii</w:t>
      </w:r>
    </w:p>
    <w:p w14:paraId="1D60B17A" w14:textId="5A46B8AB" w:rsidR="00ED30AF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DAFTAR ISI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  <w:t xml:space="preserve"> 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</w:rPr>
        <w:t>iii</w:t>
      </w:r>
    </w:p>
    <w:p w14:paraId="64750EE8" w14:textId="77777777" w:rsidR="00ED30AF" w:rsidRPr="004B69FD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218560ED" w14:textId="77777777" w:rsidR="00ED30AF" w:rsidRPr="004B69FD" w:rsidRDefault="00ED30AF" w:rsidP="003313D2">
      <w:pPr>
        <w:pStyle w:val="ListParagraph"/>
        <w:tabs>
          <w:tab w:val="right" w:leader="dot" w:pos="3303"/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 xml:space="preserve">BAB I PENDAHULUAN </w:t>
      </w:r>
    </w:p>
    <w:p w14:paraId="14E42224" w14:textId="3737C088" w:rsidR="00ED30AF" w:rsidRPr="004B69FD" w:rsidRDefault="00ED30AF" w:rsidP="00CB13CB">
      <w:pPr>
        <w:pStyle w:val="ListParagraph"/>
        <w:numPr>
          <w:ilvl w:val="1"/>
          <w:numId w:val="1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Latar Belakang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  <w:t xml:space="preserve"> </w:t>
      </w:r>
      <w:r w:rsidR="000858A5">
        <w:rPr>
          <w:rFonts w:ascii="Times New Roman" w:hAnsi="Times New Roman" w:cs="Times New Roman"/>
          <w:color w:val="000000" w:themeColor="text1"/>
          <w:sz w:val="24"/>
          <w:szCs w:val="24"/>
        </w:rPr>
        <w:t>1</w:t>
      </w:r>
    </w:p>
    <w:p w14:paraId="0EFE81D8" w14:textId="55DDB763" w:rsidR="00ED30AF" w:rsidRPr="004B69FD" w:rsidRDefault="00ED30AF" w:rsidP="00CB13CB">
      <w:pPr>
        <w:pStyle w:val="ListParagraph"/>
        <w:numPr>
          <w:ilvl w:val="1"/>
          <w:numId w:val="1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Rumusan Masalah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0858A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</w:t>
      </w:r>
    </w:p>
    <w:p w14:paraId="54C7E8E0" w14:textId="35D135F8" w:rsidR="00ED30AF" w:rsidRDefault="00ED30AF" w:rsidP="00CB13CB">
      <w:pPr>
        <w:pStyle w:val="ListParagraph"/>
        <w:numPr>
          <w:ilvl w:val="1"/>
          <w:numId w:val="1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sz w:val="24"/>
          <w:szCs w:val="24"/>
        </w:rPr>
        <w:t>Tujuan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0858A5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</w:t>
      </w:r>
    </w:p>
    <w:p w14:paraId="143DB610" w14:textId="77777777" w:rsidR="00ED30AF" w:rsidRPr="00EF7CD5" w:rsidRDefault="00ED30AF" w:rsidP="003313D2">
      <w:pPr>
        <w:pStyle w:val="ListParagraph"/>
        <w:tabs>
          <w:tab w:val="right" w:leader="dot" w:pos="9000"/>
        </w:tabs>
        <w:spacing w:line="360" w:lineRule="auto"/>
        <w:ind w:left="36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604A1D84" w14:textId="77777777" w:rsidR="00CB13CB" w:rsidRDefault="00ED30AF" w:rsidP="00CB13CB">
      <w:pPr>
        <w:tabs>
          <w:tab w:val="right" w:leader="dot" w:pos="9000"/>
        </w:tabs>
        <w:spacing w:after="0" w:line="360" w:lineRule="auto"/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 xml:space="preserve">BAB II </w:t>
      </w:r>
      <w:r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  <w:t>DASAR TEORI</w:t>
      </w:r>
    </w:p>
    <w:p w14:paraId="6F1295E6" w14:textId="7BFC800B" w:rsidR="00ED30AF" w:rsidRPr="00CB13CB" w:rsidRDefault="00ED30AF" w:rsidP="00CB13CB">
      <w:pPr>
        <w:pStyle w:val="ListParagraph"/>
        <w:numPr>
          <w:ilvl w:val="1"/>
          <w:numId w:val="4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Pemograman C/C++</w:t>
      </w: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7D652C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2</w:t>
      </w:r>
    </w:p>
    <w:p w14:paraId="370D9B61" w14:textId="20C9314A" w:rsidR="00ED30AF" w:rsidRPr="00CB13CB" w:rsidRDefault="00F862C1" w:rsidP="00CB13CB">
      <w:pPr>
        <w:pStyle w:val="ListParagraph"/>
        <w:numPr>
          <w:ilvl w:val="1"/>
          <w:numId w:val="4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Pemograman C/C++ menggunakan Library Graphics.h</w:t>
      </w: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7D652C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3</w:t>
      </w:r>
    </w:p>
    <w:p w14:paraId="2BFC6BFE" w14:textId="6174B122" w:rsidR="00ED30AF" w:rsidRPr="004B69FD" w:rsidRDefault="00F862C1" w:rsidP="00CB13CB">
      <w:pPr>
        <w:pStyle w:val="ListParagraph"/>
        <w:numPr>
          <w:ilvl w:val="1"/>
          <w:numId w:val="4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Pemograman</w:t>
      </w:r>
      <w:r w:rsidRPr="00F862C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ngan OOP (Object Oriented Programming)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7D65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4</w:t>
      </w:r>
    </w:p>
    <w:p w14:paraId="200EB7C6" w14:textId="77777777" w:rsidR="00ED30AF" w:rsidRPr="004B69FD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</w:p>
    <w:p w14:paraId="6FACF11B" w14:textId="2DC7FF1C" w:rsidR="00ED30AF" w:rsidRPr="00ED30AF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>BAB I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I</w:t>
      </w: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 xml:space="preserve"> </w:t>
      </w:r>
      <w:r w:rsidR="00197B2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JELASAN PROGRAM</w:t>
      </w:r>
    </w:p>
    <w:p w14:paraId="58AA9244" w14:textId="6DF65CD8" w:rsidR="00ED30AF" w:rsidRPr="00CB13CB" w:rsidRDefault="00ED30AF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Objek</w:t>
      </w:r>
      <w:r w:rsidR="002C1659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Game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5</w:t>
      </w:r>
    </w:p>
    <w:p w14:paraId="0A800056" w14:textId="2939DD77" w:rsidR="00ED30AF" w:rsidRPr="00CB13CB" w:rsidRDefault="00ED30AF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bookmarkStart w:id="0" w:name="_Hlk53030354"/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Membuat Objek</w:t>
      </w:r>
      <w:r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bookmarkEnd w:id="0"/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5</w:t>
      </w:r>
    </w:p>
    <w:p w14:paraId="34854E10" w14:textId="2BF1EFC1" w:rsidR="00ED30AF" w:rsidRPr="00CB13CB" w:rsidRDefault="00ED30AF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Menggerakkan Objek</w:t>
      </w:r>
      <w:r w:rsidR="00F862C1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8</w:t>
      </w:r>
    </w:p>
    <w:p w14:paraId="74595DB1" w14:textId="7B878A90" w:rsidR="00A305F2" w:rsidRPr="00CB13CB" w:rsidRDefault="002C1659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Score dan Musik</w:t>
      </w:r>
      <w:r w:rsidR="00F862C1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9</w:t>
      </w:r>
    </w:p>
    <w:p w14:paraId="152B3369" w14:textId="19DBB325" w:rsidR="00ED30AF" w:rsidRPr="00CB13CB" w:rsidRDefault="002C1659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User Interface Game</w:t>
      </w:r>
      <w:r w:rsidR="00F862C1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10</w:t>
      </w:r>
    </w:p>
    <w:p w14:paraId="792232E3" w14:textId="3737712D" w:rsidR="00ED30AF" w:rsidRDefault="002C1659" w:rsidP="00CB13CB">
      <w:pPr>
        <w:pStyle w:val="ListParagraph"/>
        <w:numPr>
          <w:ilvl w:val="1"/>
          <w:numId w:val="5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Gameplay</w:t>
      </w:r>
      <w:r w:rsidR="00ED30AF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F862C1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9678E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3</w:t>
      </w:r>
    </w:p>
    <w:p w14:paraId="1BC78834" w14:textId="77777777" w:rsidR="00ED30AF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14:paraId="1377D424" w14:textId="2E87C052" w:rsidR="00ED30AF" w:rsidRDefault="00ED30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>BAB I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V</w:t>
      </w: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ISTING PROGRAM</w:t>
      </w:r>
    </w:p>
    <w:p w14:paraId="28E9DB50" w14:textId="32CA9ECC" w:rsidR="003C020E" w:rsidRPr="00CB13CB" w:rsidRDefault="003C020E" w:rsidP="00CB13CB">
      <w:pPr>
        <w:pStyle w:val="ListParagraph"/>
        <w:numPr>
          <w:ilvl w:val="1"/>
          <w:numId w:val="6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Listing Program</w:t>
      </w: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21</w:t>
      </w:r>
    </w:p>
    <w:p w14:paraId="579949B7" w14:textId="223ABAA6" w:rsidR="003C020E" w:rsidRPr="003C020E" w:rsidRDefault="003C020E" w:rsidP="00CB13CB">
      <w:pPr>
        <w:pStyle w:val="ListParagraph"/>
        <w:numPr>
          <w:ilvl w:val="1"/>
          <w:numId w:val="6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Screenshot</w:t>
      </w:r>
      <w:r w:rsidRPr="003C020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rogram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9678E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58</w:t>
      </w:r>
    </w:p>
    <w:p w14:paraId="51604487" w14:textId="7531DF0F" w:rsidR="001621AF" w:rsidRDefault="001621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A3C8CF0" w14:textId="7DADAFA3" w:rsidR="00ED30AF" w:rsidRDefault="001621AF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AB V</w:t>
      </w:r>
      <w:r w:rsidR="00102DA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UTUP</w:t>
      </w:r>
    </w:p>
    <w:p w14:paraId="0B380537" w14:textId="654FA0C2" w:rsidR="003C020E" w:rsidRPr="00CB13CB" w:rsidRDefault="003C020E" w:rsidP="00CB13CB">
      <w:pPr>
        <w:pStyle w:val="ListParagraph"/>
        <w:numPr>
          <w:ilvl w:val="1"/>
          <w:numId w:val="7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Kesimpulan</w:t>
      </w: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ab/>
      </w:r>
      <w:r w:rsidR="009678EA"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60</w:t>
      </w:r>
    </w:p>
    <w:p w14:paraId="1B6260CB" w14:textId="686F7862" w:rsidR="003C020E" w:rsidRPr="003C020E" w:rsidRDefault="003C020E" w:rsidP="00CB13CB">
      <w:pPr>
        <w:pStyle w:val="ListParagraph"/>
        <w:numPr>
          <w:ilvl w:val="1"/>
          <w:numId w:val="7"/>
        </w:numPr>
        <w:tabs>
          <w:tab w:val="right" w:leader="dot" w:pos="9000"/>
        </w:tabs>
        <w:spacing w:line="360" w:lineRule="auto"/>
        <w:ind w:left="990" w:hanging="45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CB13CB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>Saran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9678E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60</w:t>
      </w:r>
    </w:p>
    <w:p w14:paraId="06BE07B1" w14:textId="77777777" w:rsidR="00D15C34" w:rsidRPr="00D15C34" w:rsidRDefault="00D15C34" w:rsidP="003313D2">
      <w:pPr>
        <w:pStyle w:val="ListParagraph"/>
        <w:tabs>
          <w:tab w:val="right" w:leader="dot" w:pos="9000"/>
        </w:tabs>
        <w:spacing w:line="360" w:lineRule="auto"/>
        <w:ind w:left="0" w:firstLine="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48205DD" w14:textId="706484DD" w:rsidR="00D15C34" w:rsidRDefault="00ED30AF" w:rsidP="003313D2">
      <w:pPr>
        <w:pStyle w:val="ListParagraph"/>
        <w:tabs>
          <w:tab w:val="left" w:pos="3303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>DAFTAR PUSTAKA</w:t>
      </w:r>
    </w:p>
    <w:p w14:paraId="5B4A0F0A" w14:textId="77777777" w:rsidR="003C020E" w:rsidRDefault="003C020E" w:rsidP="003313D2">
      <w:pPr>
        <w:pStyle w:val="ListParagraph"/>
        <w:tabs>
          <w:tab w:val="left" w:pos="3303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14:paraId="36E442AB" w14:textId="77777777" w:rsidR="002C1659" w:rsidRDefault="002C1659" w:rsidP="003313D2">
      <w:pPr>
        <w:pStyle w:val="ListParagraph"/>
        <w:tabs>
          <w:tab w:val="left" w:pos="3303"/>
        </w:tabs>
        <w:spacing w:line="360" w:lineRule="auto"/>
        <w:ind w:left="0" w:firstLine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14:paraId="1C37DB1D" w14:textId="77777777" w:rsidR="000858A5" w:rsidRDefault="000858A5" w:rsidP="003313D2">
      <w:pPr>
        <w:pStyle w:val="ListParagraph"/>
        <w:tabs>
          <w:tab w:val="left" w:pos="3303"/>
        </w:tabs>
        <w:spacing w:line="360" w:lineRule="auto"/>
        <w:ind w:left="0" w:firstLine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sectPr w:rsidR="000858A5" w:rsidSect="000858A5">
          <w:footerReference w:type="default" r:id="rId9"/>
          <w:pgSz w:w="11906" w:h="16838" w:code="9"/>
          <w:pgMar w:top="1440" w:right="1440" w:bottom="1440" w:left="1440" w:header="720" w:footer="720" w:gutter="0"/>
          <w:pgNumType w:fmt="lowerRoman"/>
          <w:cols w:space="720"/>
          <w:titlePg/>
          <w:docGrid w:linePitch="360"/>
        </w:sectPr>
      </w:pPr>
    </w:p>
    <w:p w14:paraId="66744AC6" w14:textId="6E826A60" w:rsidR="001621AF" w:rsidRPr="004B69FD" w:rsidRDefault="001621AF" w:rsidP="003313D2">
      <w:pPr>
        <w:pStyle w:val="ListParagraph"/>
        <w:tabs>
          <w:tab w:val="left" w:pos="3303"/>
        </w:tabs>
        <w:spacing w:line="360" w:lineRule="auto"/>
        <w:ind w:left="0" w:firstLine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lastRenderedPageBreak/>
        <w:t>BAB I</w:t>
      </w:r>
    </w:p>
    <w:p w14:paraId="16658CA3" w14:textId="1E891DB6" w:rsidR="001621AF" w:rsidRDefault="001621AF" w:rsidP="003313D2">
      <w:pPr>
        <w:pStyle w:val="ListParagraph"/>
        <w:tabs>
          <w:tab w:val="left" w:pos="3303"/>
        </w:tabs>
        <w:spacing w:line="360" w:lineRule="auto"/>
        <w:ind w:left="0" w:firstLine="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  <w:r w:rsidRPr="004B69FD"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  <w:t>PENDAHULUAN</w:t>
      </w:r>
    </w:p>
    <w:p w14:paraId="0D45A3DD" w14:textId="43AC1978" w:rsidR="00652D8C" w:rsidRDefault="00652D8C" w:rsidP="003313D2">
      <w:pPr>
        <w:pStyle w:val="ListParagraph"/>
        <w:tabs>
          <w:tab w:val="left" w:pos="3303"/>
        </w:tabs>
        <w:spacing w:line="360" w:lineRule="auto"/>
        <w:ind w:left="0" w:firstLine="0"/>
        <w:rPr>
          <w:rFonts w:ascii="Times New Roman" w:hAnsi="Times New Roman" w:cs="Times New Roman"/>
          <w:b/>
          <w:color w:val="000000" w:themeColor="text1"/>
          <w:sz w:val="24"/>
          <w:szCs w:val="24"/>
          <w:lang w:val="id-ID"/>
        </w:rPr>
      </w:pPr>
    </w:p>
    <w:p w14:paraId="119AC40E" w14:textId="1CAAB9F0" w:rsidR="00A9239A" w:rsidRDefault="00652D8C" w:rsidP="003313D2">
      <w:pPr>
        <w:pStyle w:val="ListParagraph"/>
        <w:numPr>
          <w:ilvl w:val="1"/>
          <w:numId w:val="2"/>
        </w:numPr>
        <w:tabs>
          <w:tab w:val="left" w:pos="3303"/>
        </w:tabs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atar Belakang</w:t>
      </w:r>
    </w:p>
    <w:p w14:paraId="66F673C4" w14:textId="25C429EE" w:rsidR="00F700EE" w:rsidRDefault="00F700EE" w:rsidP="003313D2">
      <w:pPr>
        <w:tabs>
          <w:tab w:val="left" w:pos="810"/>
        </w:tabs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  <w:r w:rsidR="005B303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omputer </w:t>
      </w:r>
      <w:r w:rsidR="0007672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 alat yang digunakan untuk mengolah sesuatu dan tidak dapat dipisahkan dari kehidupan manusia saat ini.</w:t>
      </w:r>
      <w:r w:rsidR="00DE42E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369D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nusia dapat dengan mudah mengolah maupun mengerjakan sesuatu</w:t>
      </w:r>
      <w:r w:rsidR="003C18A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D369D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ggunakan </w:t>
      </w:r>
      <w:r w:rsidR="003C18A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erbagai </w:t>
      </w:r>
      <w:r w:rsidR="00D369D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rogram yang dijalankan oleh komputer. Program yang dijalankan oleh komputer merupakan sesuatu yang </w:t>
      </w:r>
      <w:r w:rsidR="0004049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isa dibuat untuk menyelesaikan masalah, mengolah sesuatu, bahkan bisa untuk digunakan dalam </w:t>
      </w:r>
      <w:r w:rsidR="003C18A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hal hiburan.</w:t>
      </w:r>
      <w:r w:rsidR="00510C4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71894362" w14:textId="3C6E82B5" w:rsidR="001A5814" w:rsidRPr="005B3038" w:rsidRDefault="001A5814" w:rsidP="003313D2">
      <w:pPr>
        <w:tabs>
          <w:tab w:val="left" w:pos="810"/>
        </w:tabs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</w:r>
      <w:r w:rsidR="00E51BC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ograman</w:t>
      </w:r>
      <w:r w:rsidR="00E8256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dalah suatu rangkaian instruksi yang akan </w:t>
      </w:r>
      <w:r w:rsidR="004A381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lakukan suatu fungsi </w:t>
      </w:r>
      <w:r w:rsidR="000A1F6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ertentu </w:t>
      </w:r>
      <w:r w:rsidR="004A381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instruksi yang diberikan. Dalam membuat program, terdapat berbagai bahasa</w:t>
      </w:r>
      <w:r w:rsidR="00B878A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mograman yang setiap bahasa tersebut tergantung kepada fungsi dan pemakaiannya.</w:t>
      </w:r>
      <w:r w:rsidR="00F33BE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ahasa pemograman yang sering digunakan antara lain, Javascript, Phyton, C, C++, </w:t>
      </w:r>
      <w:r w:rsidR="00481F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HP, dan lain-lain</w:t>
      </w:r>
      <w:r w:rsidR="0029630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FF4E0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FE68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ame </w:t>
      </w:r>
      <w:r w:rsidR="00AC719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 salah satu program di komputer yang</w:t>
      </w:r>
      <w:r w:rsidR="0091444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umumnya</w:t>
      </w:r>
      <w:r w:rsidR="00AC719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erfungsi </w:t>
      </w:r>
      <w:r w:rsidR="0091444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bagai hiburan dan kesenangan</w:t>
      </w:r>
      <w:r w:rsidR="0054360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5340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374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lam membuat suatu program, sering </w:t>
      </w:r>
      <w:r w:rsidR="008A294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grammer merasa bosan dan tidak tertarik dalam mengerjakan hal tersebut.</w:t>
      </w:r>
      <w:r w:rsidR="00ED529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340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Oleh karena itu, membuat p</w:t>
      </w:r>
      <w:r w:rsidR="00ED529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ogram</w:t>
      </w:r>
      <w:r w:rsidR="005340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ame dipilih </w:t>
      </w:r>
      <w:r w:rsidR="00826C8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jadi tugas ini </w:t>
      </w:r>
      <w:r w:rsidR="005340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ena menarik</w:t>
      </w:r>
      <w:r w:rsidR="00ED529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tidak membosankan.</w:t>
      </w:r>
    </w:p>
    <w:p w14:paraId="01FA1E90" w14:textId="2B689A5C" w:rsidR="00652D8C" w:rsidRDefault="00A9239A" w:rsidP="003313D2">
      <w:pPr>
        <w:pStyle w:val="ListParagraph"/>
        <w:numPr>
          <w:ilvl w:val="1"/>
          <w:numId w:val="2"/>
        </w:numPr>
        <w:tabs>
          <w:tab w:val="left" w:pos="3303"/>
        </w:tabs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umusan Masalah</w:t>
      </w:r>
    </w:p>
    <w:p w14:paraId="3DB1F6B1" w14:textId="5CF9535B" w:rsidR="00A9239A" w:rsidRPr="0053130E" w:rsidRDefault="004F44F0" w:rsidP="003313D2">
      <w:pPr>
        <w:pStyle w:val="ListParagraph"/>
        <w:spacing w:line="360" w:lineRule="auto"/>
        <w:ind w:left="0" w:firstLine="90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latar belakang di</w:t>
      </w:r>
      <w:r w:rsidR="009065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tas, dapat ditarik rumusan masalah yaitu </w:t>
      </w:r>
      <w:r w:rsidR="007779E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agaimana </w:t>
      </w:r>
      <w:r w:rsidR="0053130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mbuat game dengan </w:t>
      </w:r>
      <w:r w:rsidR="0053130E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 xml:space="preserve">library </w:t>
      </w:r>
      <w:r w:rsidR="007F1F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</w:t>
      </w:r>
      <w:r w:rsidR="0053130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raphics.h </w:t>
      </w:r>
      <w:r w:rsidR="0016380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ggunakan bahasa </w:t>
      </w:r>
      <w:r w:rsidR="007F1F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emograman </w:t>
      </w:r>
      <w:r w:rsidR="00F53F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/</w:t>
      </w:r>
      <w:r w:rsidR="0016380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++.</w:t>
      </w:r>
    </w:p>
    <w:p w14:paraId="7532ECC3" w14:textId="77777777" w:rsidR="00A9239A" w:rsidRDefault="00A9239A" w:rsidP="003313D2">
      <w:pPr>
        <w:pStyle w:val="ListParagraph"/>
        <w:tabs>
          <w:tab w:val="left" w:pos="3303"/>
        </w:tabs>
        <w:spacing w:line="360" w:lineRule="auto"/>
        <w:ind w:left="360" w:firstLine="0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C1090A3" w14:textId="0E4DEDF6" w:rsidR="00A9239A" w:rsidRDefault="00A9239A" w:rsidP="003313D2">
      <w:pPr>
        <w:pStyle w:val="ListParagraph"/>
        <w:numPr>
          <w:ilvl w:val="1"/>
          <w:numId w:val="2"/>
        </w:numPr>
        <w:tabs>
          <w:tab w:val="left" w:pos="3303"/>
        </w:tabs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ujuan</w:t>
      </w:r>
    </w:p>
    <w:p w14:paraId="5EAE9D67" w14:textId="4D6203D1" w:rsidR="002A6C82" w:rsidRDefault="009065F0" w:rsidP="003313D2">
      <w:pPr>
        <w:pStyle w:val="ListParagraph"/>
        <w:spacing w:line="360" w:lineRule="auto"/>
        <w:ind w:left="0" w:firstLine="900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rumusan masalah di atas, tujuan</w:t>
      </w:r>
      <w:r w:rsidR="00F53F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diharapkan yaitu membuat game dengan </w:t>
      </w:r>
      <w:r w:rsidR="00F53FFF">
        <w:rPr>
          <w:rFonts w:ascii="Times New Roman" w:hAnsi="Times New Roman" w:cs="Times New Roman"/>
          <w:bCs/>
          <w:i/>
          <w:iCs/>
          <w:color w:val="000000" w:themeColor="text1"/>
          <w:sz w:val="24"/>
          <w:szCs w:val="24"/>
        </w:rPr>
        <w:t xml:space="preserve">library </w:t>
      </w:r>
      <w:r w:rsidR="007F1F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</w:t>
      </w:r>
      <w:r w:rsidR="00F53F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aphics.h dengan menggunakan bahasa</w:t>
      </w:r>
      <w:r w:rsidR="007F1F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mograman</w:t>
      </w:r>
      <w:r w:rsidR="00F53FF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/C++.</w:t>
      </w:r>
    </w:p>
    <w:p w14:paraId="265AEE0A" w14:textId="2838A016" w:rsidR="00D03BB0" w:rsidRDefault="00D03BB0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1F6242C3" w14:textId="17A7F35B" w:rsidR="00D03BB0" w:rsidRDefault="00D03BB0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12FAC99" w14:textId="3CFD2873" w:rsidR="00D03BB0" w:rsidRDefault="00D03BB0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5AE6305" w14:textId="424B0E6C" w:rsidR="00FA58D4" w:rsidRDefault="00FA58D4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5475187B" w14:textId="77777777" w:rsidR="00161D35" w:rsidRDefault="00161D35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F6E9828" w14:textId="77777777" w:rsidR="00FA58D4" w:rsidRDefault="00FA58D4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AB645A5" w14:textId="427A0E2B" w:rsidR="00D03BB0" w:rsidRDefault="00D03BB0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BAB II</w:t>
      </w:r>
    </w:p>
    <w:p w14:paraId="5F7E6894" w14:textId="500E22BB" w:rsidR="00D03BB0" w:rsidRDefault="00D03BB0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ASAR TEORI</w:t>
      </w:r>
    </w:p>
    <w:p w14:paraId="495751E6" w14:textId="62C74359" w:rsidR="00D03BB0" w:rsidRDefault="00321AD7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1 Pemograman C/C++</w:t>
      </w:r>
    </w:p>
    <w:p w14:paraId="2FD30785" w14:textId="4E40E04E" w:rsidR="007F2375" w:rsidRDefault="00E07B83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ab/>
      </w:r>
      <w:r w:rsidR="007445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++ adalah suatu bahasa pemograman komputer yang </w:t>
      </w:r>
      <w:r w:rsidR="0056320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ciptakan oleh Bjarne Stroustrup di AT&amp;T Bell Laboratories pada awal tahun 1980</w:t>
      </w:r>
      <w:r w:rsidR="00BA3A9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an. C++ merupakan perkembangan dari bahasa C yang dikembangkan oleh</w:t>
      </w:r>
      <w:r w:rsidR="00F40CE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nnis Ritchie pada tahun 1970-an.</w:t>
      </w:r>
      <w:r w:rsidR="00D3071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51355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mbol dari ++ me</w:t>
      </w:r>
      <w:r w:rsidR="008A38F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unjukkan bahwa bahasa C++ merupakan versi yang lebih baru dari bahasa C.</w:t>
      </w:r>
      <w:r w:rsidR="007F23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Komponen dari bahasa C++ antara lain :</w:t>
      </w:r>
    </w:p>
    <w:p w14:paraId="29E9DCFD" w14:textId="5EDA73A8" w:rsidR="007F2375" w:rsidRPr="008B76D3" w:rsidRDefault="007F2375" w:rsidP="003313D2">
      <w:pPr>
        <w:spacing w:line="36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. Header</w:t>
      </w:r>
    </w:p>
    <w:p w14:paraId="7D93D270" w14:textId="3B9D93B5" w:rsidR="007F2375" w:rsidRDefault="007F2375" w:rsidP="003313D2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eader adalah suatu file yang berisi </w:t>
      </w:r>
      <w:r w:rsidR="0062221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ungsi-fungsi yang akan digunakan dalam memprogram bahasa</w:t>
      </w:r>
      <w:r w:rsidR="0055192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emograman. File header dalam C++ ini</w:t>
      </w:r>
      <w:r w:rsidR="00DF270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terdapat library tertentu yang dapat</w:t>
      </w:r>
      <w:r w:rsidR="0055192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gunakan untuk memanggil fungsi </w:t>
      </w:r>
      <w:r w:rsidR="00671E8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ertentu sehingga bahasa bisa dapat digunakan. Contoh dari file adalah </w:t>
      </w:r>
      <w:r w:rsidR="00DF270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ostream, stdio.h, conio.h, math.h, dan lain-lain</w:t>
      </w:r>
    </w:p>
    <w:p w14:paraId="27384BEA" w14:textId="35BC56D7" w:rsidR="00DF2701" w:rsidRPr="008B76D3" w:rsidRDefault="00DF2701" w:rsidP="003313D2">
      <w:pPr>
        <w:spacing w:line="36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. Fungsi Utama</w:t>
      </w:r>
    </w:p>
    <w:p w14:paraId="155C3666" w14:textId="0450138F" w:rsidR="007E07D9" w:rsidRDefault="003E07DD" w:rsidP="003313D2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tika membuat suatu kode, terdapat suatu tempat utama di mana suatu kode tersebut berjalan. Tempat utama yang dimaksud adalah tempat</w:t>
      </w:r>
      <w:r w:rsidR="00F6179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mana seluruh fungsi yang telah dibuat akan dipanggil ke dalam suatu tempat utama ini.</w:t>
      </w:r>
      <w:r w:rsidR="002A6B2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ungsi utama ini disebut </w:t>
      </w:r>
      <w:r w:rsidR="00F5342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ain(). Jadi pada fungsi inilah semua fungsi yang lain akan dipanggil dan dilakukan </w:t>
      </w:r>
      <w:r w:rsidR="006C3C5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ses.</w:t>
      </w:r>
      <w:r w:rsidR="005666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Hal ini dikarenakan</w:t>
      </w:r>
      <w:r w:rsidR="006C3C5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C/C++ </w:t>
      </w:r>
      <w:r w:rsidR="005666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alah bahasa prosedural yang menerapkan konsep runtutan.</w:t>
      </w:r>
    </w:p>
    <w:p w14:paraId="0D8A74E6" w14:textId="04DACAFA" w:rsidR="00566660" w:rsidRPr="008B76D3" w:rsidRDefault="009D09C1" w:rsidP="003313D2">
      <w:pPr>
        <w:spacing w:line="36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. </w:t>
      </w:r>
      <w:r w:rsidR="00A170CB"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ipe Data</w:t>
      </w:r>
      <w:r w:rsidR="0030711F"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n Deklarasi Variabel</w:t>
      </w:r>
    </w:p>
    <w:p w14:paraId="505B000B" w14:textId="58492918" w:rsidR="005D17E4" w:rsidRDefault="000873CC" w:rsidP="003313D2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ipe Data adalah suatu nilai yang akan ditampung pada variabel. Tipe data dalam bahasa pemograman C++ </w:t>
      </w:r>
      <w:r w:rsidR="00EF67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iliki panjang bit dan range tertentu tergantung tipenya. Contoh tipe data yaitu char, unsigned char, int</w:t>
      </w:r>
      <w:r w:rsidR="005D17E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float, double, bool, dan lain-lain</w:t>
      </w:r>
      <w:r w:rsidR="0069343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5D17E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Variabel adalah suatu </w:t>
      </w:r>
      <w:r w:rsidR="006E7B0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empat untuk menampung suatu nilai tertentu. </w:t>
      </w:r>
      <w:r w:rsidR="00D67D0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 deklarasi variabel ini berarti mengenalkan variabel dengan menentukan tipe datanya. Contoh dari mendeklarasikan variabel yaitu :</w:t>
      </w:r>
    </w:p>
    <w:p w14:paraId="5FCEEAE3" w14:textId="47E1C947" w:rsidR="00D67D00" w:rsidRDefault="00E77766" w:rsidP="003313D2">
      <w:pPr>
        <w:spacing w:line="360" w:lineRule="auto"/>
        <w:ind w:left="720" w:firstLine="27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i</w:t>
      </w:r>
      <w:r w:rsidR="00D67D0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nt </w:t>
      </w:r>
      <w:r w:rsidR="00D67D0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jumlah; </w:t>
      </w:r>
      <w:r w:rsidR="00D67D0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float </w:t>
      </w:r>
      <w:r w:rsidR="0030711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harga; </w:t>
      </w:r>
      <w:r w:rsidR="0030711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char </w:t>
      </w:r>
      <w:r w:rsidR="0030711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ilai;</w:t>
      </w:r>
    </w:p>
    <w:p w14:paraId="2F084DFE" w14:textId="6358D5FB" w:rsidR="0030711F" w:rsidRPr="008B76D3" w:rsidRDefault="00693437" w:rsidP="003313D2">
      <w:pPr>
        <w:spacing w:line="36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d. </w:t>
      </w:r>
      <w:r w:rsidR="001341FD"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onstanta</w:t>
      </w:r>
    </w:p>
    <w:p w14:paraId="1A2BA2BB" w14:textId="161CCD93" w:rsidR="00E77766" w:rsidRDefault="001341FD" w:rsidP="007D652C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nstanta yaitu suatu nilai tetap yang tidak bisa diubah ketika suatu program dijalankan</w:t>
      </w:r>
      <w:r w:rsidR="009907D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Dlam pendeklerasianya, penulisan sintaks adalah seperti berikut :</w:t>
      </w:r>
      <w:r w:rsidR="007D65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E77766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c</w:t>
      </w:r>
      <w:r w:rsidR="009907D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onst </w:t>
      </w:r>
      <w:r w:rsidR="00E7776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ahasiswa = 20; </w:t>
      </w:r>
    </w:p>
    <w:p w14:paraId="63A2D0DA" w14:textId="352C72E9" w:rsidR="00890D51" w:rsidRPr="008B76D3" w:rsidRDefault="00890D51" w:rsidP="003313D2">
      <w:pPr>
        <w:spacing w:line="360" w:lineRule="auto"/>
        <w:ind w:left="720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8B76D3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. Komentar</w:t>
      </w:r>
    </w:p>
    <w:p w14:paraId="05412A4B" w14:textId="62081564" w:rsidR="00890D51" w:rsidRDefault="00890D51" w:rsidP="003313D2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omentar adalah </w:t>
      </w:r>
      <w:r w:rsidR="00B035A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onen untuk memberikan penjelasan terkait sintaks program yang tidak akan dieksekusi oleh program</w:t>
      </w:r>
      <w:r w:rsidR="0015272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 Cara penulisan komentar dalam bahasa C/C++ yaitu dengan menggunakan garis miring dua kali atau menggunakan garis miring dan bintang.</w:t>
      </w:r>
    </w:p>
    <w:p w14:paraId="6D83C79D" w14:textId="54D9C6FC" w:rsidR="0054531A" w:rsidRDefault="0054531A" w:rsidP="003313D2">
      <w:pPr>
        <w:spacing w:line="360" w:lineRule="auto"/>
        <w:ind w:left="720"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Berikut adalah contoh program sederhana </w:t>
      </w:r>
      <w:r w:rsidR="008E55F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dasarkan komponen-komponen bahasa C++ yang telah disebutkan di atas.</w:t>
      </w:r>
    </w:p>
    <w:p w14:paraId="41B3A071" w14:textId="4EC14767" w:rsidR="008E55F9" w:rsidRPr="00E77766" w:rsidRDefault="007C4E17" w:rsidP="003313D2">
      <w:pPr>
        <w:spacing w:line="360" w:lineRule="auto"/>
        <w:ind w:left="720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19AF4920" wp14:editId="78CCB173">
            <wp:extent cx="3905250" cy="187301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0142" cy="1875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7D3F47" w14:textId="7CFC1CF2" w:rsidR="00E07B83" w:rsidRPr="00161D35" w:rsidRDefault="007C4E17" w:rsidP="003313D2">
      <w:pPr>
        <w:spacing w:line="360" w:lineRule="auto"/>
        <w:ind w:left="720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61D3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Gambar 2.1 </w:t>
      </w:r>
      <w:r w:rsidR="001C0817" w:rsidRPr="00161D35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rogram Sederhana Bahasa C/C++</w:t>
      </w:r>
    </w:p>
    <w:p w14:paraId="6EEF5CC8" w14:textId="652AE8EC" w:rsidR="00645F1C" w:rsidRPr="007C4E17" w:rsidRDefault="00235008" w:rsidP="003313D2">
      <w:pPr>
        <w:spacing w:line="360" w:lineRule="auto"/>
        <w:ind w:left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rogram di atas adalah program untuk menampilkan suatu nilai yang disimpan dalam suatu variabel.</w:t>
      </w:r>
      <w:r w:rsidR="00BE3D8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ri sintaks di atas, terdapat file header yaitu #include &lt;iostream&gt;</w:t>
      </w:r>
      <w:r w:rsidR="007065B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include disini bermaksud memasukkan library-library yang terdapat di iostream untuk bisa digunakan dalam program ini. Kemudian di baris selanjutnya terdapat fu</w:t>
      </w:r>
      <w:r w:rsidR="00F53D3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gsi utama, fungsi utama dideklarasikan terlebih dahulu dengan menambahkan kurung kurawal sebagai pembatas. Kemudian terdapat tipe data yaitu int x dan baris data selanjutnya untuk menampilkan isi dari variabel x.</w:t>
      </w:r>
    </w:p>
    <w:p w14:paraId="12D5D002" w14:textId="5DEBCEC0" w:rsidR="00DD5CB6" w:rsidRDefault="00B01CE4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.2 Pemograman C/C++ menggunakan Library Graphics.h</w:t>
      </w:r>
    </w:p>
    <w:p w14:paraId="3A678300" w14:textId="3145207D" w:rsidR="00826776" w:rsidRDefault="00E137F1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phics.h merupakan </w:t>
      </w:r>
      <w:r w:rsidR="001A780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buah header yang memungkinkan untuk membuat grafis seperti garis, lingkaran,</w:t>
      </w:r>
      <w:r w:rsidR="00DD22D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oval, gambar, dan lain-lain. </w:t>
      </w:r>
      <w:r w:rsidR="002011A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emograman C/C++ dengan </w:t>
      </w:r>
      <w:r w:rsidR="002011A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menggunakan graphics.h dapat dimulai dengan </w:t>
      </w:r>
      <w:r w:rsidR="007D745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enginputan header di </w:t>
      </w:r>
      <w:r w:rsidR="00B531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wal listing program</w:t>
      </w:r>
      <w:r w:rsidR="00D0141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membuka windows BGI dengan menggunakan fungsi initwindow</w:t>
      </w:r>
      <w:r w:rsidR="003E67B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D00E4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phics.h memiliki banyak fungsi-fungsi tertentu yang bisa membuat suatu grafik di dalam windows BGI. Fungsi-fungsi </w:t>
      </w:r>
      <w:r w:rsidR="008B76D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yang sering digunakan yaitu </w:t>
      </w:r>
      <w:r w:rsidR="00D00E4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 :</w:t>
      </w:r>
    </w:p>
    <w:p w14:paraId="7B00DD7C" w14:textId="77777777" w:rsidR="004148CF" w:rsidRPr="008B76D3" w:rsidRDefault="004148C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1" w:history="1">
        <w:r w:rsidRPr="008B76D3">
          <w:rPr>
            <w:rStyle w:val="Hyperlink"/>
            <w:color w:val="000000" w:themeColor="text1"/>
            <w:u w:val="none"/>
          </w:rPr>
          <w:t>arc</w:t>
        </w:r>
      </w:hyperlink>
      <w:r w:rsidRPr="008B76D3">
        <w:rPr>
          <w:color w:val="000000" w:themeColor="text1"/>
        </w:rPr>
        <w:t xml:space="preserve"> (int x, int y, int stangle, int endangle, int radius);</w:t>
      </w:r>
    </w:p>
    <w:p w14:paraId="5D44C73A" w14:textId="77777777" w:rsidR="004148CF" w:rsidRPr="008B76D3" w:rsidRDefault="004148C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2" w:history="1">
        <w:r w:rsidRPr="008B76D3">
          <w:rPr>
            <w:rStyle w:val="Hyperlink"/>
            <w:color w:val="000000" w:themeColor="text1"/>
            <w:u w:val="none"/>
          </w:rPr>
          <w:t>circle</w:t>
        </w:r>
      </w:hyperlink>
      <w:r w:rsidRPr="008B76D3">
        <w:rPr>
          <w:color w:val="000000" w:themeColor="text1"/>
        </w:rPr>
        <w:t xml:space="preserve"> (int x, int y, int radius);</w:t>
      </w:r>
    </w:p>
    <w:p w14:paraId="0A11BE9F" w14:textId="77777777" w:rsidR="004148CF" w:rsidRPr="008B76D3" w:rsidRDefault="004148C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3" w:history="1">
        <w:r w:rsidRPr="008B76D3">
          <w:rPr>
            <w:rStyle w:val="Hyperlink"/>
            <w:color w:val="000000" w:themeColor="text1"/>
            <w:u w:val="none"/>
          </w:rPr>
          <w:t>line</w:t>
        </w:r>
      </w:hyperlink>
      <w:r w:rsidRPr="008B76D3">
        <w:rPr>
          <w:color w:val="000000" w:themeColor="text1"/>
        </w:rPr>
        <w:t xml:space="preserve"> (int x1, int y1, int x2, int y2);</w:t>
      </w:r>
    </w:p>
    <w:p w14:paraId="6A93B534" w14:textId="782A2FD8" w:rsidR="002A2EDF" w:rsidRPr="008B76D3" w:rsidRDefault="002A2ED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4" w:history="1">
        <w:r w:rsidRPr="008B76D3">
          <w:rPr>
            <w:rStyle w:val="Hyperlink"/>
            <w:color w:val="000000" w:themeColor="text1"/>
            <w:u w:val="none"/>
          </w:rPr>
          <w:t>setbkcolor</w:t>
        </w:r>
      </w:hyperlink>
      <w:r w:rsidRPr="008B76D3">
        <w:rPr>
          <w:color w:val="000000" w:themeColor="text1"/>
        </w:rPr>
        <w:t xml:space="preserve"> (int color);</w:t>
      </w:r>
    </w:p>
    <w:p w14:paraId="3F9B770A" w14:textId="11B21707" w:rsidR="002A2EDF" w:rsidRPr="008B76D3" w:rsidRDefault="002A2ED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5" w:history="1">
        <w:r w:rsidRPr="008B76D3">
          <w:rPr>
            <w:rStyle w:val="Hyperlink"/>
            <w:color w:val="000000" w:themeColor="text1"/>
            <w:u w:val="none"/>
          </w:rPr>
          <w:t>setcolor</w:t>
        </w:r>
      </w:hyperlink>
      <w:r w:rsidRPr="008B76D3">
        <w:rPr>
          <w:color w:val="000000" w:themeColor="text1"/>
        </w:rPr>
        <w:t xml:space="preserve"> (int color); </w:t>
      </w:r>
    </w:p>
    <w:p w14:paraId="5771FC0F" w14:textId="77777777" w:rsidR="002A2EDF" w:rsidRPr="008B76D3" w:rsidRDefault="002A2ED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6" w:history="1">
        <w:r w:rsidRPr="008B76D3">
          <w:rPr>
            <w:rStyle w:val="Hyperlink"/>
            <w:color w:val="000000" w:themeColor="text1"/>
            <w:u w:val="none"/>
          </w:rPr>
          <w:t>outtext</w:t>
        </w:r>
      </w:hyperlink>
      <w:r w:rsidRPr="008B76D3">
        <w:rPr>
          <w:color w:val="000000" w:themeColor="text1"/>
        </w:rPr>
        <w:t xml:space="preserve"> (char *textstring);</w:t>
      </w:r>
    </w:p>
    <w:p w14:paraId="4ADFA969" w14:textId="08A94A88" w:rsidR="002A2EDF" w:rsidRPr="008B76D3" w:rsidRDefault="002A2EDF" w:rsidP="003313D2">
      <w:pPr>
        <w:pStyle w:val="HTMLPreformatted"/>
        <w:spacing w:line="360" w:lineRule="auto"/>
        <w:jc w:val="both"/>
        <w:rPr>
          <w:color w:val="000000" w:themeColor="text1"/>
        </w:rPr>
      </w:pPr>
      <w:r w:rsidRPr="008B76D3">
        <w:rPr>
          <w:color w:val="000000" w:themeColor="text1"/>
        </w:rPr>
        <w:t xml:space="preserve">void </w:t>
      </w:r>
      <w:hyperlink r:id="rId17" w:history="1">
        <w:r w:rsidRPr="008B76D3">
          <w:rPr>
            <w:rStyle w:val="Hyperlink"/>
            <w:color w:val="000000" w:themeColor="text1"/>
            <w:u w:val="none"/>
          </w:rPr>
          <w:t>outtextxy</w:t>
        </w:r>
      </w:hyperlink>
      <w:r w:rsidRPr="008B76D3">
        <w:rPr>
          <w:color w:val="000000" w:themeColor="text1"/>
        </w:rPr>
        <w:t xml:space="preserve"> (int x, int y, char *textstring);</w:t>
      </w:r>
    </w:p>
    <w:p w14:paraId="66F8F959" w14:textId="77777777" w:rsidR="00D00E4C" w:rsidRPr="00E137F1" w:rsidRDefault="00D00E4C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E2DD4E3" w14:textId="7B9458B1" w:rsidR="00B01CE4" w:rsidRDefault="00B01CE4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2.3 Pemograman dengan </w:t>
      </w:r>
      <w:r w:rsidR="00747CB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OOP (Object Oriented Programming)</w:t>
      </w:r>
    </w:p>
    <w:p w14:paraId="051B7823" w14:textId="2597EF01" w:rsidR="00206099" w:rsidRPr="00A65E37" w:rsidRDefault="00A65E37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bject Oriented Programming adalah suatu metode pemograman dengan </w:t>
      </w:r>
      <w:r w:rsidR="00D3630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orientasi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kepada objek</w:t>
      </w:r>
      <w:r w:rsidR="00740E7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Metode OOP ini membagikan objek-objek menjadi bagian-bagian kecil agar memudahkan dalam </w:t>
      </w:r>
      <w:r w:rsidR="00F719A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embangan program.</w:t>
      </w:r>
      <w:r w:rsidR="00D3630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</w:p>
    <w:p w14:paraId="6EB3B431" w14:textId="7F14AEAA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77D9B21" w14:textId="08B52612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882354A" w14:textId="26432CEE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A1F6027" w14:textId="20B8B321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8BCAF4F" w14:textId="299E5DFD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B888927" w14:textId="000279A2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A00F4DE" w14:textId="11BEF19F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54823AC" w14:textId="6A073A9F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260C4C6" w14:textId="45699FB2" w:rsidR="007D652C" w:rsidRDefault="007D652C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020393F" w14:textId="77777777" w:rsidR="007D652C" w:rsidRDefault="007D652C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3B3936A" w14:textId="5B2B1D20" w:rsidR="00161D35" w:rsidRDefault="00161D35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00949BD" w14:textId="77777777" w:rsidR="00161D35" w:rsidRDefault="00161D35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989AF3F" w14:textId="67951C63" w:rsidR="00206099" w:rsidRDefault="00A21FA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BAB III</w:t>
      </w:r>
    </w:p>
    <w:p w14:paraId="03DEAD84" w14:textId="078D6F5F" w:rsidR="00206099" w:rsidRDefault="00F862C1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JELASAN PROGRAM</w:t>
      </w:r>
    </w:p>
    <w:p w14:paraId="23155ED1" w14:textId="467607BE" w:rsidR="00A176F8" w:rsidRDefault="00A176F8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.1 Objek</w:t>
      </w:r>
      <w:r w:rsidR="00EA2F9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Game</w:t>
      </w:r>
    </w:p>
    <w:p w14:paraId="76B33593" w14:textId="3691C30E" w:rsidR="00E44939" w:rsidRDefault="00736697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lam program game ini, terdapat </w:t>
      </w:r>
      <w:r w:rsidR="007942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11 fungsi </w:t>
      </w:r>
      <w:r w:rsidR="002E41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bjek </w:t>
      </w:r>
      <w:r w:rsidR="007942B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yang diantaranya </w:t>
      </w:r>
      <w:r w:rsidR="00DD7B0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5 fungsi di dalam class dan sisanya fungsi di luar class. Fungsi-fungsi tersebut yaitu :</w:t>
      </w:r>
    </w:p>
    <w:p w14:paraId="376B7E88" w14:textId="77777777" w:rsidR="005578A1" w:rsidRDefault="005578A1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  <w:sectPr w:rsidR="005578A1" w:rsidSect="000858A5">
          <w:footerReference w:type="default" r:id="rId18"/>
          <w:pgSz w:w="11906" w:h="16838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4A46E28D" w14:textId="0E503E1C" w:rsidR="006A62D4" w:rsidRDefault="006A62D4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ungsi di dalam class C</w:t>
      </w:r>
      <w:r w:rsidR="00A3561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l :</w:t>
      </w:r>
    </w:p>
    <w:p w14:paraId="3CB8FD3A" w14:textId="77777777" w:rsidR="00A35612" w:rsidRPr="003C296C" w:rsidRDefault="00A35612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sea()</w:t>
      </w:r>
    </w:p>
    <w:p w14:paraId="1FD76C6B" w14:textId="77777777" w:rsidR="00A35612" w:rsidRPr="003C296C" w:rsidRDefault="00A35612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fish()</w:t>
      </w:r>
    </w:p>
    <w:p w14:paraId="26671040" w14:textId="77777777" w:rsidR="00A35612" w:rsidRPr="003C296C" w:rsidRDefault="00A35612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fish2()</w:t>
      </w:r>
    </w:p>
    <w:p w14:paraId="5AE736BF" w14:textId="77777777" w:rsidR="00A35612" w:rsidRPr="003C296C" w:rsidRDefault="00A35612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KapalKN1()</w:t>
      </w:r>
    </w:p>
    <w:p w14:paraId="7B3C6EB1" w14:textId="470C7884" w:rsidR="006A62D4" w:rsidRPr="003C296C" w:rsidRDefault="00A35612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KKE()</w:t>
      </w:r>
    </w:p>
    <w:p w14:paraId="756AFC35" w14:textId="77777777" w:rsidR="005578A1" w:rsidRDefault="005578A1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A729288" w14:textId="77777777" w:rsidR="005578A1" w:rsidRDefault="005578A1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BCD7A17" w14:textId="49CD265E" w:rsidR="00161D35" w:rsidRDefault="00161D35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5E45BEBC" w14:textId="77777777" w:rsidR="00161D35" w:rsidRDefault="00161D35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E3F7383" w14:textId="1BCC360C" w:rsidR="00161D35" w:rsidRPr="00161D35" w:rsidRDefault="006D5CFB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ungsi lainnya :</w:t>
      </w:r>
    </w:p>
    <w:p w14:paraId="1CC5B008" w14:textId="1F5EADD4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sun(float xS, float yS, float sc)</w:t>
      </w:r>
    </w:p>
    <w:p w14:paraId="66FEDCC9" w14:textId="77777777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moon(float xM, float yM, float sc)</w:t>
      </w:r>
    </w:p>
    <w:p w14:paraId="5A690437" w14:textId="77777777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clouds(float xc, float yc, float sc)</w:t>
      </w:r>
    </w:p>
    <w:p w14:paraId="09D39770" w14:textId="77777777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gambar(float xp, float yp, float sc</w:t>
      </w:r>
    </w:p>
    <w:p w14:paraId="156554EB" w14:textId="77777777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harpoon(float xh, float yh, float sc)</w:t>
      </w:r>
    </w:p>
    <w:p w14:paraId="3CB8D5E7" w14:textId="6B777BCF" w:rsidR="006D5CFB" w:rsidRPr="003C296C" w:rsidRDefault="006D5CF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C296C">
        <w:rPr>
          <w:rFonts w:ascii="Courier New" w:hAnsi="Courier New" w:cs="Courier New"/>
          <w:bCs/>
          <w:color w:val="000000" w:themeColor="text1"/>
          <w:sz w:val="20"/>
          <w:szCs w:val="20"/>
        </w:rPr>
        <w:t>fishe(float xf, float yf, float sc)</w:t>
      </w:r>
    </w:p>
    <w:p w14:paraId="473E5035" w14:textId="77777777" w:rsidR="005578A1" w:rsidRDefault="005578A1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3CFDCA8" w14:textId="2B145CF1" w:rsidR="005578A1" w:rsidRDefault="005578A1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  <w:sectPr w:rsidR="005578A1" w:rsidSect="005578A1">
          <w:type w:val="continuous"/>
          <w:pgSz w:w="11906" w:h="16838" w:code="9"/>
          <w:pgMar w:top="1440" w:right="1440" w:bottom="1440" w:left="1440" w:header="720" w:footer="720" w:gutter="0"/>
          <w:cols w:num="2" w:space="720"/>
          <w:docGrid w:linePitch="360"/>
        </w:sectPr>
      </w:pPr>
    </w:p>
    <w:p w14:paraId="381BC20F" w14:textId="67A3162B" w:rsidR="00A176F8" w:rsidRDefault="00A176F8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.2 Membuat Objek</w:t>
      </w:r>
    </w:p>
    <w:p w14:paraId="09AC91CF" w14:textId="34143D75" w:rsidR="003C296C" w:rsidRPr="00CC0C0A" w:rsidRDefault="00F31125" w:rsidP="003313D2">
      <w:pPr>
        <w:spacing w:line="360" w:lineRule="auto"/>
        <w:ind w:firstLine="720"/>
        <w:jc w:val="both"/>
        <w:rPr>
          <w:rFonts w:ascii="Times New Roman" w:eastAsiaTheme="minorHAnsi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 membuat objek-objek seperti di 3.1, dapat dilakukan dengan</w:t>
      </w:r>
      <w:r w:rsidR="00AA17C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3C296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ntaks seperti ini</w:t>
      </w:r>
      <w:r w:rsidR="00CC0C0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r w:rsidR="0020753D">
        <w:rPr>
          <w:rFonts w:ascii="Courier New" w:eastAsia="Times New Roman" w:hAnsi="Courier New" w:cs="Courier New"/>
          <w:color w:val="000000"/>
          <w:sz w:val="20"/>
          <w:szCs w:val="20"/>
        </w:rPr>
        <w:t>void</w:t>
      </w:r>
      <w:r w:rsidR="003C296C" w:rsidRPr="003C296C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20753D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line </w:t>
      </w:r>
      <w:r w:rsidR="003C296C" w:rsidRPr="003C296C">
        <w:rPr>
          <w:rFonts w:ascii="Courier New" w:eastAsia="Times New Roman" w:hAnsi="Courier New" w:cs="Courier New"/>
          <w:color w:val="000000"/>
          <w:sz w:val="20"/>
          <w:szCs w:val="20"/>
        </w:rPr>
        <w:t>(int x1, int y1, int x2, int y2);</w:t>
      </w:r>
    </w:p>
    <w:p w14:paraId="1F9DC2BD" w14:textId="4D0E3287" w:rsidR="0020753D" w:rsidRDefault="00CC0C0A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</w:t>
      </w:r>
      <w:r w:rsidR="0020753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t x1 dan int y1 merupakan deklarasi dengan tipe data int</w:t>
      </w:r>
      <w:r w:rsidR="001A449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ger </w:t>
      </w:r>
      <w:r w:rsidR="0020753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ntuk menunjukkan koordinat </w:t>
      </w:r>
      <w:r w:rsidR="00895BF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tau titik awal untuk dilakukan sebuah garis (line), dan int x2 dan int y2 merupakan </w:t>
      </w:r>
      <w:r w:rsidR="003339B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ordinat atau titik akhir agar terbentuk sebuah garis, karena garis merupakan kumpulan sebuah titik.</w:t>
      </w:r>
      <w:r w:rsidR="00302BF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E30C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tohnya s</w:t>
      </w:r>
      <w:r w:rsidR="007821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eperti fungsi objek </w:t>
      </w:r>
      <w:r w:rsidR="00D5311B" w:rsidRPr="00D5311B">
        <w:rPr>
          <w:rFonts w:ascii="Courier New" w:hAnsi="Courier New" w:cs="Courier New"/>
          <w:bCs/>
          <w:color w:val="000000" w:themeColor="text1"/>
          <w:sz w:val="24"/>
          <w:szCs w:val="24"/>
        </w:rPr>
        <w:t>fish()</w:t>
      </w:r>
      <w:r w:rsidR="00D5311B">
        <w:rPr>
          <w:rFonts w:ascii="Courier New" w:hAnsi="Courier New" w:cs="Courier New"/>
          <w:bCs/>
          <w:color w:val="000000" w:themeColor="text1"/>
          <w:sz w:val="24"/>
          <w:szCs w:val="24"/>
        </w:rPr>
        <w:t xml:space="preserve"> </w:t>
      </w:r>
      <w:r w:rsidR="00D5311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aitu sebagai berikut :</w:t>
      </w:r>
    </w:p>
    <w:p w14:paraId="1316EDCF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float x[25], y[25];</w:t>
      </w:r>
    </w:p>
    <w:p w14:paraId="38343EC6" w14:textId="782FC811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  <w:r w:rsidR="00C823B9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sc=10;</w:t>
      </w:r>
    </w:p>
    <w:p w14:paraId="475904E0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-2.42;y[0]=-0.045;</w:t>
      </w:r>
    </w:p>
    <w:p w14:paraId="3D1CE223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]=-2.1494;y[1]=-0.0244;</w:t>
      </w:r>
    </w:p>
    <w:p w14:paraId="181C2D9D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[2]=-2.422;y[2]=0.154;</w:t>
      </w:r>
    </w:p>
    <w:p w14:paraId="0C0E8BCC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-2.162;y[3]=0.32;</w:t>
      </w:r>
    </w:p>
    <w:p w14:paraId="2515C796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-1.724;y[4]=0.52;</w:t>
      </w:r>
    </w:p>
    <w:p w14:paraId="4F967AFE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5]=-1.08;y[5]=0.665;</w:t>
      </w:r>
    </w:p>
    <w:p w14:paraId="5AF93046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6]=-0.202;y[6]=0.674;</w:t>
      </w:r>
    </w:p>
    <w:p w14:paraId="24BDCAA4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7]=0.635;y[7]=0.525;</w:t>
      </w:r>
    </w:p>
    <w:p w14:paraId="2013CDEC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8]=1.28;y[8]=0.24;</w:t>
      </w:r>
    </w:p>
    <w:p w14:paraId="32CF9021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9]=1.54;y[9]=0.24;</w:t>
      </w:r>
    </w:p>
    <w:p w14:paraId="5FD92112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0]=2.26;y[10]=0.72;</w:t>
      </w:r>
    </w:p>
    <w:p w14:paraId="27D69CA3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1]=1.925;y[11]=0.035;</w:t>
      </w:r>
    </w:p>
    <w:p w14:paraId="6F43DEAC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2]=2.29;y[12]=-0.46;</w:t>
      </w:r>
    </w:p>
    <w:p w14:paraId="19C254F0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3]=1.532;y[13]=-0.184;</w:t>
      </w:r>
    </w:p>
    <w:p w14:paraId="4F4136C1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4]=1.2933;y[14]=-0.18405;</w:t>
      </w:r>
    </w:p>
    <w:p w14:paraId="13DE7377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5]=1.085;y[15]=-0.265;</w:t>
      </w:r>
    </w:p>
    <w:p w14:paraId="58005E8A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6]=0.75;y[16]=-0.4;</w:t>
      </w:r>
    </w:p>
    <w:p w14:paraId="2137CAD2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7]=-0.36;y[17]=-0.555;</w:t>
      </w:r>
    </w:p>
    <w:p w14:paraId="746CA956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8]=-1.385;y[18]=-0.515;</w:t>
      </w:r>
    </w:p>
    <w:p w14:paraId="07A93A49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9]=-1.85;y[19]=-0.345;</w:t>
      </w:r>
    </w:p>
    <w:p w14:paraId="022DC7AF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0]=-2.42;y[20]=-0.045;</w:t>
      </w:r>
    </w:p>
    <w:p w14:paraId="31522ACA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01, 194, 109));</w:t>
      </w:r>
    </w:p>
    <w:p w14:paraId="3840534A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1, 194, 109));</w:t>
      </w:r>
    </w:p>
    <w:p w14:paraId="16C80870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20;i++){</w:t>
      </w:r>
    </w:p>
    <w:p w14:paraId="12F88044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f,-y[i]*sc+yf,x[i+1]*sc+xf,-y[i+1]*sc+yf);</w:t>
      </w:r>
    </w:p>
    <w:p w14:paraId="625D606E" w14:textId="77777777" w:rsidR="00BA3583" w:rsidRPr="00BA3583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20FF2178" w14:textId="53DBDB8B" w:rsidR="00D5311B" w:rsidRDefault="00BA3583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.2*sc+xf,0*sc+yf,COLOR(201, 194, 109));</w:t>
      </w:r>
    </w:p>
    <w:p w14:paraId="34825311" w14:textId="77777777" w:rsidR="00752B55" w:rsidRDefault="00752B55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1BB574A" w14:textId="5B106EF3" w:rsidR="008F4A25" w:rsidRDefault="008F4A25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2261F95" wp14:editId="245E7360">
            <wp:extent cx="1495425" cy="813687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9299" cy="8157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7D3B8B" w14:textId="20487501" w:rsidR="008F4A25" w:rsidRPr="001943F2" w:rsidRDefault="00AC1B9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1943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Gambar 3.1.1 </w:t>
      </w:r>
      <w:r w:rsidR="001943F2" w:rsidRPr="001943F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Objek fish()</w:t>
      </w:r>
    </w:p>
    <w:p w14:paraId="11C663F4" w14:textId="3ED2A7C2" w:rsidR="005202E4" w:rsidRDefault="00F37E00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lam </w:t>
      </w:r>
      <w:r w:rsidR="003471C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mbuat objek fish() ini, perlu dilakukan deklarasi titik x dan titik y terlebih dahulu dengan menggunakan array dengan </w:t>
      </w:r>
      <w:r w:rsidR="007D11F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si array tergantung dari berapa banyak titik yang akan digunakan dalam membuat objek. Setelah dideklarasikan,</w:t>
      </w:r>
      <w:r w:rsidR="00E709F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bisa menggunakan perulangan for untuk memanggil fungsi </w:t>
      </w:r>
      <w:r w:rsidR="00E709F8"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line(x[i]*sc+xf,-y[i]*sc+yf,x[i+1]*sc+xf,y[i+1]*sc+yf);</w:t>
      </w:r>
      <w:r w:rsidR="00E709F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="00E709F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suai dengan jumlah koordinat yang telah dideklarasikan.</w:t>
      </w:r>
      <w:r w:rsidR="00305BD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c dan xf yang ditulis pada sintaks line ini adalah</w:t>
      </w:r>
      <w:r w:rsidR="009D039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kala dan parameter yang digunakan untuk pemanggilan fungsi di fungsi utama.</w:t>
      </w:r>
    </w:p>
    <w:p w14:paraId="327A875B" w14:textId="75DABBEA" w:rsidR="00F46292" w:rsidRDefault="00162621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 xml:space="preserve">Kemudian, terdapat objek-objek lain yang menggunakan fungi line ini seperti </w:t>
      </w:r>
      <w:r w:rsidR="00752B5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bjek karakter, kapal, dan lain-lain, yaitu seperti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gambar dibawah ini</w:t>
      </w:r>
      <w:r w:rsidR="00753C4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33A50DC3" w14:textId="21706B27" w:rsidR="00F46292" w:rsidRDefault="00AC3919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48E685A7" wp14:editId="1A144827">
            <wp:extent cx="2095500" cy="1419225"/>
            <wp:effectExtent l="0" t="0" r="0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95500" cy="1419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CB7475" w14:textId="62B00001" w:rsidR="00752B55" w:rsidRDefault="00752B55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2</w:t>
      </w:r>
    </w:p>
    <w:p w14:paraId="14FD1842" w14:textId="444D958D" w:rsidR="00262072" w:rsidRDefault="00262072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ar objek-objek tersebut berwarna, maka bisa dipanggil fungsi fungsi</w:t>
      </w:r>
      <w:r w:rsidR="005B0CC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sebagai berikut.</w:t>
      </w:r>
    </w:p>
    <w:p w14:paraId="11CB838F" w14:textId="035B1F56" w:rsidR="005B0CC4" w:rsidRPr="00BA3583" w:rsidRDefault="005B0CC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setcolor(</w:t>
      </w:r>
      <w:r w:rsidR="004F7EB8">
        <w:rPr>
          <w:rFonts w:ascii="Courier New" w:hAnsi="Courier New" w:cs="Courier New"/>
          <w:bCs/>
          <w:color w:val="000000" w:themeColor="text1"/>
          <w:sz w:val="20"/>
          <w:szCs w:val="20"/>
        </w:rPr>
        <w:t>COLOR);</w:t>
      </w:r>
    </w:p>
    <w:p w14:paraId="3FEB5E05" w14:textId="6C32EC73" w:rsidR="00822B95" w:rsidRDefault="005B0CC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setfillstyle(SOLID_FILL,COLOR</w:t>
      </w:r>
      <w:r w:rsidR="004F7EB8">
        <w:rPr>
          <w:rFonts w:ascii="Courier New" w:hAnsi="Courier New" w:cs="Courier New"/>
          <w:bCs/>
          <w:color w:val="000000" w:themeColor="text1"/>
          <w:sz w:val="20"/>
          <w:szCs w:val="20"/>
        </w:rPr>
        <w:t>);</w:t>
      </w:r>
    </w:p>
    <w:p w14:paraId="45DE4301" w14:textId="707126D3" w:rsidR="00822B95" w:rsidRDefault="00822B95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>// sintaks gambar bisa berupa line, rectangle, arc, dan lain-lain</w:t>
      </w:r>
    </w:p>
    <w:p w14:paraId="79F159B4" w14:textId="105B3EA0" w:rsidR="005B0CC4" w:rsidRDefault="005B0CC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A3583">
        <w:rPr>
          <w:rFonts w:ascii="Courier New" w:hAnsi="Courier New" w:cs="Courier New"/>
          <w:bCs/>
          <w:color w:val="000000" w:themeColor="text1"/>
          <w:sz w:val="20"/>
          <w:szCs w:val="20"/>
        </w:rPr>
        <w:t>floodfill(0.2*sc+xf,0*sc+yf,COLOR);</w:t>
      </w:r>
    </w:p>
    <w:p w14:paraId="6F6F097A" w14:textId="61BC32AC" w:rsidR="005B0CC4" w:rsidRPr="00262072" w:rsidRDefault="00822B95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ntuk </w:t>
      </w:r>
      <w:r w:rsidR="004F7EB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tu, perlu dilakukan pemanggilan fungsi setcolor</w:t>
      </w:r>
      <w:r w:rsidR="008502B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tuk mewarnai objek, setfillstyle untuk pengaturan </w:t>
      </w:r>
      <w:r w:rsidR="0081015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ola </w:t>
      </w:r>
      <w:r w:rsidR="008502B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isian warna ke dalam objek,</w:t>
      </w:r>
      <w:r w:rsidR="00F0425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502B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n floodfill adalah pengaturan untuk </w:t>
      </w:r>
      <w:r w:rsidR="002E6AC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masukkan warna </w:t>
      </w:r>
      <w:r w:rsidR="00F0425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 dalam objek</w:t>
      </w:r>
      <w:r w:rsidR="0051437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8544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 koordinat yang tepat.</w:t>
      </w:r>
    </w:p>
    <w:p w14:paraId="20354C51" w14:textId="4EC7F231" w:rsidR="00A176F8" w:rsidRDefault="00A176F8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3.3 </w:t>
      </w:r>
      <w:r w:rsidR="00E4493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nggerakkan Objek</w:t>
      </w:r>
    </w:p>
    <w:p w14:paraId="3EE3F966" w14:textId="108DCC2A" w:rsidR="00A278A4" w:rsidRDefault="005D40B3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</w:t>
      </w:r>
      <w:r w:rsidR="00EA34D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rdapat beberapa fungsi untuk menggerakkan objek</w:t>
      </w:r>
      <w:r w:rsidR="007C135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51741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ungsi tersebut </w:t>
      </w:r>
      <w:r w:rsidR="003818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aitu GerakKanan(), gerakfishA(), gerakfishB(),</w:t>
      </w:r>
      <w:r w:rsidR="00A03BA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erakfishC()</w:t>
      </w:r>
      <w:r w:rsidR="009F07A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</w:t>
      </w:r>
      <w:r w:rsidR="001220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ungsi-fungsi tersebut akan menggerakkan objek</w:t>
      </w:r>
      <w:r w:rsidR="003A5BF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objek tersebut yaitu </w:t>
      </w:r>
      <w:r w:rsidR="00E4687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ish(),</w:t>
      </w:r>
      <w:r w:rsidR="007B71C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ish2(), dan KapalKN1</w:t>
      </w:r>
      <w:r w:rsidR="003A5BF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Kemudian, terdapat fungsi di dalam </w:t>
      </w:r>
      <w:r w:rsidR="00C1526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ungsi gameplay() untuk menggerakkan objek seperti moon(), clouds(), dan sun(). </w:t>
      </w:r>
      <w:r w:rsidR="003F02C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 menggerakkan objek, terdapat key yang harus</w:t>
      </w:r>
      <w:r w:rsidR="00107DE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tekan terlebih dahulu agar objek bisa berjalan, maka dari itu terdapat sebuah </w:t>
      </w:r>
      <w:r w:rsidR="00CC0C0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intaks percabangan dalam fungsi ini. </w:t>
      </w:r>
      <w:r w:rsidR="006F3F6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ntohnya seperti sintaks gerakKanan() berikut ini :</w:t>
      </w:r>
    </w:p>
    <w:p w14:paraId="06A69F67" w14:textId="77777777" w:rsidR="00052B9E" w:rsidRPr="00052B9E" w:rsidRDefault="00052B9E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void GerakKanan(){</w:t>
      </w:r>
    </w:p>
    <w:p w14:paraId="0402A01C" w14:textId="7ABFBD90" w:rsidR="005E645E" w:rsidRDefault="00052B9E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if( GetAsyncKeyState(VK_RIGHT) &amp; 0x8000){</w:t>
      </w:r>
    </w:p>
    <w:p w14:paraId="677EF23E" w14:textId="77777777" w:rsidR="005E645E" w:rsidRDefault="00052B9E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xh=xh+5; xp=xp+5;}</w:t>
      </w:r>
    </w:p>
    <w:p w14:paraId="6154E201" w14:textId="1FF72624" w:rsidR="005E645E" w:rsidRDefault="00052B9E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if( GetAsyncKeyState(VK_LEFT) &amp; 0x8000){</w:t>
      </w:r>
    </w:p>
    <w:p w14:paraId="0E05D016" w14:textId="31AE9A92" w:rsidR="00052B9E" w:rsidRPr="00052B9E" w:rsidRDefault="00052B9E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xh=xh-5; xp=xp-5;}</w:t>
      </w:r>
    </w:p>
    <w:p w14:paraId="143C9493" w14:textId="3FFC73DF" w:rsidR="00052B9E" w:rsidRDefault="00052B9E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052B9E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52F60435" w14:textId="30436667" w:rsidR="00512074" w:rsidRPr="00512074" w:rsidRDefault="00512074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51207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mudian contoh lain yaitu sintaks dari gerakfishA(), yaitu :</w:t>
      </w:r>
    </w:p>
    <w:p w14:paraId="02CCD1FA" w14:textId="24832375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>void gerakfishA(){</w:t>
      </w:r>
    </w:p>
    <w:p w14:paraId="06A01547" w14:textId="7777777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=xf-fx*2;</w:t>
      </w:r>
    </w:p>
    <w:p w14:paraId="465CF3C6" w14:textId="7777777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=yf-fy*0.2;</w:t>
      </w:r>
    </w:p>
    <w:p w14:paraId="7700DF7D" w14:textId="7777777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&lt;-100){</w:t>
      </w:r>
    </w:p>
    <w:p w14:paraId="1F974C08" w14:textId="7BA8C89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=600;}</w:t>
      </w:r>
    </w:p>
    <w:p w14:paraId="0A4C847C" w14:textId="7777777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lt;400){</w:t>
      </w:r>
    </w:p>
    <w:p w14:paraId="28FADAC2" w14:textId="0789EAF2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-1;}</w:t>
      </w:r>
    </w:p>
    <w:p w14:paraId="3AA71D31" w14:textId="77777777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gt;800){</w:t>
      </w:r>
    </w:p>
    <w:p w14:paraId="226A6825" w14:textId="2C8B4A9D" w:rsidR="0081465B" w:rsidRPr="0081465B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1;}</w:t>
      </w:r>
    </w:p>
    <w:p w14:paraId="5D3A7304" w14:textId="2945B091" w:rsidR="00512074" w:rsidRDefault="0081465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81465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2EEA7A1B" w14:textId="6E7F9F17" w:rsidR="001304C6" w:rsidRPr="00F74D49" w:rsidRDefault="00F74D49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ntuk menggerakkan objek, diperlukan parameter dari </w:t>
      </w:r>
      <w:r w:rsidR="0015207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ungsi objek tersebut. Setelah dapat parameter dari fungsi objek tersebut, parameter akan dijadikan </w:t>
      </w:r>
      <w:r w:rsidR="00A235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oordinat x dan </w:t>
      </w:r>
      <w:r w:rsidR="00A2356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>koordinat y untuk menggerakkannya, l</w:t>
      </w:r>
      <w:r w:rsidR="004C265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u koordinat x dan koordinat y dikurang atau ditambah dengan angka tertentu, semakin besar angka, maka semakin cepat objek tersebut bergerak.</w:t>
      </w:r>
      <w:r w:rsidR="00541D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1304C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ar objek tersebut bergerak ke arah tertentu</w:t>
      </w:r>
      <w:r w:rsidR="008B06C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memiliki batas tertentu, maka dibuat suatu variabel yang bisa berubah</w:t>
      </w:r>
      <w:r w:rsidR="00DE5BB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-ubah </w:t>
      </w:r>
      <w:r w:rsidR="008B06C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esuai dengan kondisi, variabel akan bernilai minus atau plus sesuai kondisi tertentu tergantung objek </w:t>
      </w:r>
      <w:r w:rsidR="00541D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n digerakkan ke arah mana.</w:t>
      </w:r>
    </w:p>
    <w:p w14:paraId="47484FA9" w14:textId="033E0015" w:rsidR="00E44939" w:rsidRDefault="00E4493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3.4 Score</w:t>
      </w:r>
      <w:r w:rsidR="00EA3221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n Musik</w:t>
      </w:r>
    </w:p>
    <w:p w14:paraId="7C95D821" w14:textId="55072F0D" w:rsidR="008B3763" w:rsidRDefault="00626543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ntuk membuat score di dalam game ini, </w:t>
      </w:r>
      <w:r w:rsidR="00091F9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ahap pertama </w:t>
      </w:r>
      <w:r w:rsidR="00923F7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deklarasikan terlebih dahulu </w:t>
      </w:r>
      <w:r w:rsidR="00091F9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core di awal program dengan </w:t>
      </w:r>
      <w:r w:rsidR="005A0B4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gunakan tipe data float dan char. Float digunakan untuk menampilkan score sedangkan char score digunakan untuk menyimpan score di dalam array tersebut.</w:t>
      </w:r>
    </w:p>
    <w:p w14:paraId="28C22F27" w14:textId="2381B53E" w:rsidR="00091F96" w:rsidRPr="00352D49" w:rsidRDefault="007C6E8D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>f</w:t>
      </w:r>
      <w:r w:rsidR="00091F96"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>loat scoreK=0;</w:t>
      </w:r>
      <w:r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c</w:t>
      </w:r>
      <w:r w:rsidR="00091F96"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>har score[99]</w:t>
      </w:r>
      <w:r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>;</w:t>
      </w:r>
    </w:p>
    <w:p w14:paraId="4212CDA6" w14:textId="67EDCCB5" w:rsidR="007C6E8D" w:rsidRDefault="007C6E8D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etelah mendeklarasikan score, </w:t>
      </w:r>
      <w:r w:rsidR="005537C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 fungsi gameplay(), score dipanggil dengan sintaks seperti ini :</w:t>
      </w:r>
    </w:p>
    <w:p w14:paraId="6F88E9BC" w14:textId="77777777" w:rsidR="00352D49" w:rsidRPr="00352D49" w:rsidRDefault="00352D49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outtextxy(10, 10, score); </w:t>
      </w:r>
      <w:r w:rsidRPr="00352D4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/ ambil score dari array score[99]</w:t>
      </w:r>
    </w:p>
    <w:p w14:paraId="28D3336B" w14:textId="4482663B" w:rsidR="005537CA" w:rsidRDefault="00352D49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352D49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sprintf(score,"score = %.f", scoreK); </w:t>
      </w:r>
      <w:r w:rsidRPr="00352D4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//tampilkan score dari scoreK</w:t>
      </w:r>
    </w:p>
    <w:p w14:paraId="5998C44B" w14:textId="33B6244E" w:rsidR="001E246B" w:rsidRDefault="003565E7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16E9DBAC" wp14:editId="337F54BC">
            <wp:extent cx="1800225" cy="1438275"/>
            <wp:effectExtent l="0" t="0" r="9525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225" cy="1438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BA511" w14:textId="287DC88D" w:rsidR="0074642B" w:rsidRPr="0074642B" w:rsidRDefault="0074642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3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core </w:t>
      </w:r>
    </w:p>
    <w:p w14:paraId="39E0FDAB" w14:textId="312E8E59" w:rsidR="00D357C1" w:rsidRDefault="00D357C1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Kemudian untuk memutar musik dalam game, menggunakan sintaks </w:t>
      </w:r>
      <w:r w:rsidR="0019798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 diletakkan pada fungsi dimana akan diputar musik. Contoh</w:t>
      </w:r>
      <w:r w:rsidR="00CC1B1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emutar musik dengan sintaks seperti ini :</w:t>
      </w:r>
    </w:p>
    <w:p w14:paraId="6217C7AB" w14:textId="1CA0521F" w:rsidR="00CC1B15" w:rsidRDefault="00CC1B15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CC1B15">
        <w:rPr>
          <w:rFonts w:ascii="Courier New" w:hAnsi="Courier New" w:cs="Courier New"/>
          <w:bCs/>
          <w:color w:val="000000" w:themeColor="text1"/>
          <w:sz w:val="20"/>
          <w:szCs w:val="20"/>
        </w:rPr>
        <w:t>PlaySound(TEXT("water.wav"), NULL, SND_ASYNC);</w:t>
      </w:r>
    </w:p>
    <w:p w14:paraId="4D7B34A5" w14:textId="022F4DF8" w:rsidR="00CC1B15" w:rsidRDefault="00CC1B15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Water.wav adalah </w:t>
      </w:r>
      <w:r w:rsidR="000478A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nama musik yang akan diputar di dalam game dengan berformat file .wav dan file </w:t>
      </w:r>
      <w:r w:rsidR="00BD4D2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usik tersebut berada di dalam file program game.</w:t>
      </w:r>
    </w:p>
    <w:p w14:paraId="6BCED8AA" w14:textId="33465EE9" w:rsidR="006633CA" w:rsidRDefault="006633CA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1AFD9A60" wp14:editId="14E86A65">
            <wp:extent cx="5731510" cy="448945"/>
            <wp:effectExtent l="0" t="0" r="2540" b="825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8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B3EFA8" w14:textId="5BA69D42" w:rsidR="006633CA" w:rsidRPr="006633CA" w:rsidRDefault="006633CA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Gambar 3.1.4 File musik 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.wav</w:t>
      </w:r>
    </w:p>
    <w:p w14:paraId="78AC5591" w14:textId="09BF1231" w:rsidR="00E44939" w:rsidRDefault="00E4493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5 </w:t>
      </w:r>
      <w:r w:rsidR="00DF35EC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User Interface Game</w:t>
      </w:r>
    </w:p>
    <w:p w14:paraId="4CA1CD96" w14:textId="4B8D7EE8" w:rsidR="0090760A" w:rsidRDefault="00B178B6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dapat beberapa fungsi dalam main menu game, yaitu</w:t>
      </w:r>
      <w:r w:rsidR="002A740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inmenu(),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loadscreen(), </w:t>
      </w:r>
      <w:r w:rsidR="002A740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redit(), howtoplay(), dan gameplay(). </w:t>
      </w:r>
      <w:r w:rsidR="002A43E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ungsi mainmenu() berfungsi untuk menampilkan menu </w:t>
      </w:r>
      <w:r w:rsidR="00CB71A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lam game, fungsi loadscreen() menampilkan tampilan loading screen ketika game pertama kali dijalankan, fungsi credit() menampilkan </w:t>
      </w:r>
      <w:r w:rsidR="003F4B7F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tentang </w:t>
      </w:r>
      <w:r w:rsidR="00124D0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mbuat game, fungsi howtoplay() menampilkan cara bermain game, dan fungsi gameplay() adalah tombol</w:t>
      </w:r>
      <w:r w:rsidR="00A2551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tuk menuju dimana game akan dijalankan atau play. Contoh sintaks dari mainmenu() adalah sebagai berikut :</w:t>
      </w:r>
    </w:p>
    <w:p w14:paraId="1FBF606B" w14:textId="313298A3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>void mainmenu(){</w:t>
      </w:r>
    </w:p>
    <w:p w14:paraId="0F5876B9" w14:textId="1CB9D3A2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4FCF540C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0,0,600,700);</w:t>
      </w:r>
    </w:p>
    <w:p w14:paraId="5FD83D14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9, 227, 255));</w:t>
      </w:r>
    </w:p>
    <w:p w14:paraId="05AC179D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100,100,COLOR(209, 227, 255));</w:t>
      </w:r>
    </w:p>
    <w:p w14:paraId="3612925D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mouse_x, mouse_y;</w:t>
      </w:r>
    </w:p>
    <w:p w14:paraId="06FD4853" w14:textId="3B357378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ouse_x=mousex();</w:t>
      </w:r>
      <w:r w:rsidR="00C00EFD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>mouse_y=mousey();</w:t>
      </w:r>
    </w:p>
    <w:p w14:paraId="3DCC56A5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BLACK);</w:t>
      </w:r>
    </w:p>
    <w:p w14:paraId="6324C9A6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bkcolor(COLOR(209, 227, 255));</w:t>
      </w:r>
    </w:p>
    <w:p w14:paraId="1558D566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8);</w:t>
      </w:r>
    </w:p>
    <w:p w14:paraId="0BFF79B5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05,70,"HUNT");</w:t>
      </w:r>
    </w:p>
    <w:p w14:paraId="62ECCB73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3);</w:t>
      </w:r>
    </w:p>
    <w:p w14:paraId="3145EB8C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80,185,"play");</w:t>
      </w:r>
    </w:p>
    <w:p w14:paraId="626A1B7F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55,285,"how to play");</w:t>
      </w:r>
    </w:p>
    <w:p w14:paraId="1BADB579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75,385,"credit");</w:t>
      </w:r>
    </w:p>
    <w:p w14:paraId="7217B0BB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85,485,"exit");</w:t>
      </w:r>
    </w:p>
    <w:p w14:paraId="11E3E49B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rectangle(180,170,420,230);</w:t>
      </w:r>
    </w:p>
    <w:p w14:paraId="6EC5CCB9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270,420,330);</w:t>
      </w:r>
    </w:p>
    <w:p w14:paraId="354BBAD0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370,420,430);</w:t>
      </w:r>
    </w:p>
    <w:p w14:paraId="059FCA22" w14:textId="76AF26D6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470,420,530);</w:t>
      </w:r>
    </w:p>
    <w:p w14:paraId="2EB0206E" w14:textId="5E34029E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170)&amp;&amp;(mouse_y&lt;230)&amp;&amp;(mouse_x&gt;180)&amp;&amp;(mouse_x&lt;420)){</w:t>
      </w:r>
    </w:p>
    <w:p w14:paraId="5B66B8AA" w14:textId="2026C2C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{</w:t>
      </w:r>
    </w:p>
    <w:p w14:paraId="0EC74A52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0E7AE93C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eforeplay();</w:t>
      </w:r>
    </w:p>
    <w:p w14:paraId="1C52542D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eplay();</w:t>
      </w:r>
    </w:p>
    <w:p w14:paraId="3E88D54A" w14:textId="5150FCF4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}}</w:t>
      </w:r>
    </w:p>
    <w:p w14:paraId="0B55EA6F" w14:textId="47A2CD22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270)&amp;&amp;(mouse_y&lt;330)&amp;&amp;(mouse_x&gt;180)&amp;&amp;(mouse_x&lt;420)){</w:t>
      </w:r>
    </w:p>
    <w:p w14:paraId="3899F14D" w14:textId="1498C320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{</w:t>
      </w:r>
    </w:p>
    <w:p w14:paraId="04CAF41D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7903A78A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howtoplay();</w:t>
      </w:r>
    </w:p>
    <w:p w14:paraId="334F8F58" w14:textId="0E949679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  <w:r w:rsidR="00EF52FD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0438AE75" w14:textId="073CE246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if((mouse_y&gt;370)&amp;&amp;(mouse_y&lt;430)&amp;&amp;(mouse_x&gt;180)&amp;&amp;(mouse_x&lt;420)){</w:t>
      </w:r>
    </w:p>
    <w:p w14:paraId="6DFD4F4F" w14:textId="12FB4608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{</w:t>
      </w:r>
    </w:p>
    <w:p w14:paraId="29D87958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70B3F151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redits();</w:t>
      </w:r>
    </w:p>
    <w:p w14:paraId="6BA2040E" w14:textId="069DDCA0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}}</w:t>
      </w:r>
    </w:p>
    <w:p w14:paraId="44A4AD65" w14:textId="158C3184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470)&amp;&amp;(mouse_y&lt;530)&amp;&amp;(mouse_x&gt;180)&amp;&amp;(mouse_x&lt;420)){</w:t>
      </w:r>
    </w:p>
    <w:p w14:paraId="2A0B994F" w14:textId="617F9B88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{</w:t>
      </w:r>
    </w:p>
    <w:p w14:paraId="1A053C1A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osegraph();</w:t>
      </w:r>
    </w:p>
    <w:p w14:paraId="55DF6119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exit(0);</w:t>
      </w:r>
    </w:p>
    <w:p w14:paraId="759CEA00" w14:textId="77777777" w:rsidR="005E7120" w:rsidRPr="005E7120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0E4A7189" w14:textId="5B34CE41" w:rsidR="00A25512" w:rsidRDefault="005E712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reak;}}}</w:t>
      </w:r>
      <w:r w:rsidR="00EF52FD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5E712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5858F530" w14:textId="52E613E0" w:rsidR="00BC3541" w:rsidRDefault="00385944" w:rsidP="003313D2">
      <w:pPr>
        <w:spacing w:line="360" w:lineRule="auto"/>
        <w:jc w:val="center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>
        <w:rPr>
          <w:noProof/>
        </w:rPr>
        <w:lastRenderedPageBreak/>
        <w:drawing>
          <wp:inline distT="0" distB="0" distL="0" distR="0" wp14:anchorId="1B051AD0" wp14:editId="23C6DEC0">
            <wp:extent cx="1949090" cy="2361647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9513" cy="2374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5574F" w14:textId="5D73C411" w:rsidR="0074642B" w:rsidRPr="0074642B" w:rsidRDefault="0074642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</w:t>
      </w:r>
      <w:r w:rsidR="00685F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Main Menu</w:t>
      </w:r>
    </w:p>
    <w:p w14:paraId="6112D3ED" w14:textId="68A2AC86" w:rsidR="005E55E0" w:rsidRDefault="00BC3541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lam pembuatan fungsi mainmenu() ini, menggunakan fungsi rectangle untuk membantuk sebuah kotak sesuai dengan menu pada game, kemudian untuk </w:t>
      </w:r>
      <w:r w:rsidR="002F02E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enuju credits, how to play, dan exit menggunakan percabangan (if-else) dengan memasukkan deteksi </w:t>
      </w:r>
      <w:r w:rsidR="005E55E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ouse click. Kemudian berikut adalah contoh sintaks dari fungsi how to play.</w:t>
      </w:r>
    </w:p>
    <w:p w14:paraId="0291335E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>void howtoplay(){</w:t>
      </w:r>
    </w:p>
    <w:p w14:paraId="30FF0011" w14:textId="5DBB233B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41B26B1C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74C3F054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etcolor(BLACK);</w:t>
      </w:r>
    </w:p>
    <w:p w14:paraId="1BE7BA95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CKapal KPHowtoplay;</w:t>
      </w:r>
    </w:p>
    <w:p w14:paraId="6F4148EC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8);</w:t>
      </w:r>
    </w:p>
    <w:p w14:paraId="3697863D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138,50,"how to play");</w:t>
      </w:r>
    </w:p>
    <w:p w14:paraId="6E05996A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67DB6DBE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185,"press right arrow key -&gt; to moving your boat");</w:t>
      </w:r>
    </w:p>
    <w:p w14:paraId="680E0423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215,"press left arrow key &lt;- to moving your boat");</w:t>
      </w:r>
    </w:p>
    <w:p w14:paraId="7CC1A50D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245,"press space bar to start hunting!");</w:t>
      </w:r>
    </w:p>
    <w:p w14:paraId="2BE5EAF8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E7400B0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KPHowtoplay.initKapalKN(400,600,20);</w:t>
      </w:r>
    </w:p>
    <w:p w14:paraId="334B3C8D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KPHowtoplay.KapalKN1();</w:t>
      </w:r>
    </w:p>
    <w:p w14:paraId="685EB42D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4332314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color(WHITE);</w:t>
      </w:r>
    </w:p>
    <w:p w14:paraId="5B7841C6" w14:textId="22A4FF90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295, 470, 1)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>gambar(345, 500, 1);gambar(395, 470, 1);</w:t>
      </w:r>
    </w:p>
    <w:p w14:paraId="4BFCA2FD" w14:textId="7699A0C6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445, 500, 1);gambar(495, 470, 1);gambar(545, 500, 1);</w:t>
      </w:r>
    </w:p>
    <w:p w14:paraId="0E8A970F" w14:textId="386B1A1A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if(GetAsyncKeyState(27)&lt;0){</w:t>
      </w:r>
    </w:p>
    <w:p w14:paraId="75D1C5C1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0B9C7CDF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0D6F1EF4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return mainmenu();</w:t>
      </w:r>
    </w:p>
    <w:p w14:paraId="7B0322FF" w14:textId="77777777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1B8F9ACC" w14:textId="62D22A85" w:rsidR="0074642B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3C189EA" w14:textId="6F324106" w:rsidR="005E55E0" w:rsidRPr="0074642B" w:rsidRDefault="0074642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74642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FD60E8A" w14:textId="27C31DFE" w:rsidR="00BC3541" w:rsidRDefault="005E55E0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2E85CDC9" wp14:editId="5E345C34">
            <wp:extent cx="1952236" cy="2350426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4378" cy="23650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50978A" w14:textId="4FDD7509" w:rsidR="0074642B" w:rsidRDefault="0074642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</w:t>
      </w:r>
      <w:r w:rsidR="00685F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6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How to play</w:t>
      </w:r>
    </w:p>
    <w:p w14:paraId="5B46D0A7" w14:textId="77777777" w:rsidR="00D841BB" w:rsidRPr="00D841BB" w:rsidRDefault="00D841B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7FBDDD8" w14:textId="7E721A39" w:rsidR="00E44939" w:rsidRDefault="00E4493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3.6 </w:t>
      </w:r>
      <w:r w:rsidR="00EA2F90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eplay</w:t>
      </w:r>
    </w:p>
    <w:p w14:paraId="4180BEA4" w14:textId="3C6DD843" w:rsidR="003605FC" w:rsidRDefault="00775478" w:rsidP="003313D2">
      <w:pPr>
        <w:spacing w:line="360" w:lineRule="auto"/>
        <w:ind w:firstLine="720"/>
        <w:jc w:val="both"/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lang w:eastAsia="ko-KR"/>
        </w:rPr>
      </w:pPr>
      <w:r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lang w:eastAsia="ko-KR"/>
        </w:rPr>
        <w:t>Untuk menjalankan gameplay dari game ini, pemanggilan fungsi objek dan fungsi lainnya</w:t>
      </w:r>
      <w:r w:rsidR="004F0E94">
        <w:rPr>
          <w:rFonts w:ascii="Times New Roman" w:eastAsia="Malgun Gothic" w:hAnsi="Times New Roman" w:cs="Times New Roman"/>
          <w:bCs/>
          <w:color w:val="000000" w:themeColor="text1"/>
          <w:sz w:val="24"/>
          <w:szCs w:val="24"/>
          <w:lang w:eastAsia="ko-KR"/>
        </w:rPr>
        <w:t xml:space="preserve"> diketik dalam fungsi gameplay() dengan sintaks sebagai berikut.</w:t>
      </w:r>
    </w:p>
    <w:p w14:paraId="392270F8" w14:textId="1BFAA5ED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void gameplay(){</w:t>
      </w:r>
    </w:p>
    <w:p w14:paraId="7954A35F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page = 0;</w:t>
      </w:r>
    </w:p>
    <w:p w14:paraId="3F0C661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setbkcolor(BLACK);</w:t>
      </w:r>
    </w:p>
    <w:p w14:paraId="59B4DCC3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p,yp,sc;</w:t>
      </w:r>
    </w:p>
    <w:p w14:paraId="0A861A55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cl, ycl; xcl = 300; ycl = 220;</w:t>
      </w:r>
    </w:p>
    <w:p w14:paraId="55ACDB29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; f=-1;</w:t>
      </w:r>
    </w:p>
    <w:p w14:paraId="63609B25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Mo, yMo; xMo=500; yMo=20;</w:t>
      </w:r>
    </w:p>
    <w:p w14:paraId="2BC7ABEA" w14:textId="72845A64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Ms, yMs; xMs=600; yMs=20;</w:t>
      </w:r>
    </w:p>
    <w:p w14:paraId="261AF49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h1, yh1; xh1=160; yh1=300;</w:t>
      </w:r>
    </w:p>
    <w:p w14:paraId="7325403B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h, yh; xh=160, yh=300;</w:t>
      </w:r>
    </w:p>
    <w:p w14:paraId="771E044D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bp=0;</w:t>
      </w:r>
    </w:p>
    <w:p w14:paraId="5597FB5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ff, yff;xff=200;yff=600;</w:t>
      </w:r>
    </w:p>
    <w:p w14:paraId="42919B0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ff1, yff1;xff1=600;yff1=600;</w:t>
      </w:r>
    </w:p>
    <w:p w14:paraId="66F47F3B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x; flagx=1;</w:t>
      </w:r>
    </w:p>
    <w:p w14:paraId="443B449E" w14:textId="307586B2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y; flagy=1;</w:t>
      </w:r>
    </w:p>
    <w:p w14:paraId="30C43997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x1; flagx1=1;</w:t>
      </w:r>
    </w:p>
    <w:p w14:paraId="72E227AD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y1; flagy1=1;</w:t>
      </w:r>
    </w:p>
    <w:p w14:paraId="6918FF2C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F022767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Kapal h1, h2, sea1, fs1, fs2, fs3, fs4, KP, KEI;</w:t>
      </w:r>
    </w:p>
    <w:p w14:paraId="10AE944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a1.initSea(200);</w:t>
      </w:r>
    </w:p>
    <w:p w14:paraId="147A429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EI.initKapalKN(160,280,6.5);</w:t>
      </w:r>
    </w:p>
    <w:p w14:paraId="3158EDC0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P.initKapalKN(200,330,20);</w:t>
      </w:r>
    </w:p>
    <w:p w14:paraId="5DA7A18C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1.initfish(600,400,20);</w:t>
      </w:r>
    </w:p>
    <w:p w14:paraId="02ED55E6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2.initfish(666,450,20);</w:t>
      </w:r>
    </w:p>
    <w:p w14:paraId="66050A7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3.initfish(566,500,20);</w:t>
      </w:r>
    </w:p>
    <w:p w14:paraId="6A6F034B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4.initfish(599,550,20);;</w:t>
      </w:r>
    </w:p>
    <w:p w14:paraId="3FDE4E7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E749BCB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6A89AAE9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setactivepage(page);</w:t>
      </w:r>
    </w:p>
    <w:p w14:paraId="3E6EA9A0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visualpage(1-page);</w:t>
      </w:r>
    </w:p>
    <w:p w14:paraId="366E381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3D69AEF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A69AB1F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a1.sea();</w:t>
      </w:r>
    </w:p>
    <w:p w14:paraId="62D68DFD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harpoon(xh, yh, sc); harpoon(xh1, yh1, sc);</w:t>
      </w:r>
    </w:p>
    <w:p w14:paraId="5C1218EC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EI.KKE(); KEI.GerakKanan();</w:t>
      </w:r>
    </w:p>
    <w:p w14:paraId="3D52F2CC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P.KapalKN1(); KP.GerakKanan();</w:t>
      </w:r>
    </w:p>
    <w:p w14:paraId="3239468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ishe(xff, yff, sc); fishe(xff1, yff1, sc);</w:t>
      </w:r>
    </w:p>
    <w:p w14:paraId="5A52F797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BF13A3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1.fish(); fs1.gerakfishA();</w:t>
      </w:r>
    </w:p>
    <w:p w14:paraId="3052379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2.fish2(); fs2.gerakfishC();</w:t>
      </w:r>
    </w:p>
    <w:p w14:paraId="5D2AF11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3.fish(); fs3.gerakfishB();</w:t>
      </w:r>
    </w:p>
    <w:p w14:paraId="280D112F" w14:textId="50ED711F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4.fish2(); fs4.gerakfishC();</w:t>
      </w:r>
    </w:p>
    <w:p w14:paraId="1858EFE6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score</w:t>
      </w:r>
    </w:p>
    <w:p w14:paraId="26F80A65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14B3953E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3);</w:t>
      </w:r>
    </w:p>
    <w:p w14:paraId="4871291D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10, 10, score); // ambil score dari array score[99]</w:t>
      </w:r>
    </w:p>
    <w:p w14:paraId="38432337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printf(score,"score = %.f", scoreK); //tampilkan score dari scoreK</w:t>
      </w:r>
    </w:p>
    <w:p w14:paraId="02AABB1E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AD921F9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26F9308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bar(100, 70, 1); gambar(150, 80, 1); gambar(200, 90, 1);</w:t>
      </w:r>
    </w:p>
    <w:p w14:paraId="40C7077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bar(350, 50, 1); gambar(400, 70, 1); gambar(450, 80, 1);</w:t>
      </w:r>
    </w:p>
    <w:p w14:paraId="2E75BC44" w14:textId="6788629A" w:rsidR="00160960" w:rsidRPr="00160960" w:rsidRDefault="00973E7E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ab/>
        <w:t>//gerak objek clouds</w:t>
      </w:r>
    </w:p>
    <w:p w14:paraId="75C44F59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ouds(xcl, ycl, sc);</w:t>
      </w:r>
    </w:p>
    <w:p w14:paraId="0724F096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cl=xcl+f*0.4; //0.4</w:t>
      </w:r>
    </w:p>
    <w:p w14:paraId="2F2E69A8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if(xcl&gt;310){</w:t>
      </w:r>
    </w:p>
    <w:p w14:paraId="438CF389" w14:textId="62E23BCA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=-1;}</w:t>
      </w:r>
    </w:p>
    <w:p w14:paraId="1167B11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cl&lt;290){</w:t>
      </w:r>
    </w:p>
    <w:p w14:paraId="0D2BD902" w14:textId="7A2A2664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=1;}</w:t>
      </w:r>
    </w:p>
    <w:p w14:paraId="6630CD8F" w14:textId="0CF8919A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oon(xMo, yMo, sc);</w:t>
      </w:r>
      <w:r w:rsidR="00973E7E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//gerak objek moon</w:t>
      </w:r>
    </w:p>
    <w:p w14:paraId="794ACAC0" w14:textId="3E0FB194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Mo=xMo-0.4; </w:t>
      </w:r>
    </w:p>
    <w:p w14:paraId="455125DB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Mo&lt;-100){</w:t>
      </w:r>
    </w:p>
    <w:p w14:paraId="30675A63" w14:textId="0D4B304B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un(450, yMs, sc)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xMs=xMs-1;</w:t>
      </w:r>
    </w:p>
    <w:p w14:paraId="08034795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etbkcolor(COLOR(38, 74, 255));</w:t>
      </w:r>
    </w:p>
    <w:p w14:paraId="5A1EA7E2" w14:textId="02E04A9F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651B6DA8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shoot</w:t>
      </w:r>
    </w:p>
    <w:p w14:paraId="123D1BAD" w14:textId="59856771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GetAsyncKeyState(VK_SPACE) &amp; 0x8000){</w:t>
      </w:r>
    </w:p>
    <w:p w14:paraId="4D5B8893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PlaySound(TEXT("water.wav"), NULL, SND_ASYNC);</w:t>
      </w:r>
    </w:p>
    <w:p w14:paraId="4B93493E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h1=xh;</w:t>
      </w:r>
    </w:p>
    <w:p w14:paraId="6C6DA13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yh1=yh;</w:t>
      </w:r>
    </w:p>
    <w:p w14:paraId="2CCDEC30" w14:textId="221C70F0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p=1;}</w:t>
      </w:r>
    </w:p>
    <w:p w14:paraId="14402903" w14:textId="658559DC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bp==1){</w:t>
      </w:r>
    </w:p>
    <w:p w14:paraId="4B0CA0B2" w14:textId="77777777" w:rsidR="00E32B28" w:rsidRDefault="00160960" w:rsidP="003313D2">
      <w:pPr>
        <w:spacing w:line="360" w:lineRule="auto"/>
        <w:ind w:left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h1=yh1+6;</w:t>
      </w:r>
      <w:r w:rsidR="001A75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xh1=xh1-5; </w:t>
      </w:r>
    </w:p>
    <w:p w14:paraId="4B0A7CAB" w14:textId="5A4603CC" w:rsidR="00160960" w:rsidRPr="00160960" w:rsidRDefault="00160960" w:rsidP="003313D2">
      <w:pPr>
        <w:spacing w:line="360" w:lineRule="auto"/>
        <w:ind w:left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if((xh1&gt;0.42*20+xff)&amp;&amp;(xh1&lt;6.29*20+xff)&amp;&amp;(yh1&gt;0.024*20+yff)&amp;&amp;(yh1&lt;0.665*20+yff))</w:t>
      </w:r>
    </w:p>
    <w:p w14:paraId="6C5D97B7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148272E1" w14:textId="4BA7A991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=700;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ff=700;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scoreK+=1;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6B7DE2C6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(xh1&gt;0.42*20+xff1)&amp;&amp;(xh1&lt;6.29*20+xff1)&amp;&amp;(yh1&gt;-0.024*20+yff1)&amp;&amp;(yh1&lt;0.665*20+yff1))</w:t>
      </w:r>
    </w:p>
    <w:p w14:paraId="5F6A5B31" w14:textId="1D74D13B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xff1=900;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ff1=800;</w:t>
      </w:r>
      <w:r w:rsidR="00E32B2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scoreK+=1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450A29E8" w14:textId="04EC7C7D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83C5781" w14:textId="272A9540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 GetAsyncKeyState(VK_RIGHT) &amp; 0x8000)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78EBD433" w14:textId="6C397382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h=xh+5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760C5B4" w14:textId="642DBD10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 GetAsyncKeyState(VK_LEFT) &amp; 0x8000){</w:t>
      </w:r>
    </w:p>
    <w:p w14:paraId="27EE4616" w14:textId="0EDC8BF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h=xh-5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B037EFF" w14:textId="547B7744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f=xff-flagx*7;</w:t>
      </w:r>
      <w:r w:rsidR="002B286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//gerak fish</w:t>
      </w:r>
    </w:p>
    <w:p w14:paraId="502C080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f=yff-flagy*0.5;</w:t>
      </w:r>
    </w:p>
    <w:p w14:paraId="443BE28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f&lt;-100){</w:t>
      </w:r>
    </w:p>
    <w:p w14:paraId="2930D203" w14:textId="0A6DF0EB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=900;}</w:t>
      </w:r>
    </w:p>
    <w:p w14:paraId="50F5953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&lt;400){</w:t>
      </w:r>
    </w:p>
    <w:p w14:paraId="10544042" w14:textId="4FAB3E69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=-1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0B31E9BD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&gt;800){</w:t>
      </w:r>
    </w:p>
    <w:p w14:paraId="27D18258" w14:textId="19E1D7CF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=1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2B822670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f1=xff1-flagx1*5;</w:t>
      </w:r>
    </w:p>
    <w:p w14:paraId="3B096091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f1=yff1+flagy1*2;</w:t>
      </w:r>
    </w:p>
    <w:p w14:paraId="71CA784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f1&lt;-100){</w:t>
      </w:r>
    </w:p>
    <w:p w14:paraId="320C2B0C" w14:textId="4C29B09D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1=800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17DC4C65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1&lt;400){</w:t>
      </w:r>
    </w:p>
    <w:p w14:paraId="2B523E6C" w14:textId="043F61FD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1=1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0D31812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1&gt;800){</w:t>
      </w:r>
    </w:p>
    <w:p w14:paraId="4762FA21" w14:textId="4A834DDE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1=-1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B229942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gameover</w:t>
      </w:r>
    </w:p>
    <w:p w14:paraId="395E4794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xMo&lt;-140){</w:t>
      </w:r>
    </w:p>
    <w:p w14:paraId="70ECC0FE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cleardevice();</w:t>
      </w:r>
    </w:p>
    <w:p w14:paraId="45B4D45F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bkcolor(BLACK);</w:t>
      </w:r>
    </w:p>
    <w:p w14:paraId="1BE9526C" w14:textId="798EED2B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eover();</w:t>
      </w:r>
      <w:r w:rsidR="003B0D82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610BA7B0" w14:textId="77777777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delay(10);</w:t>
      </w:r>
    </w:p>
    <w:p w14:paraId="5F5ECD91" w14:textId="6E280688" w:rsidR="00160960" w:rsidRPr="00160960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page = 1-page;}</w:t>
      </w:r>
    </w:p>
    <w:p w14:paraId="36045088" w14:textId="22F3EE74" w:rsidR="00C938CA" w:rsidRDefault="00160960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>}</w:t>
      </w:r>
    </w:p>
    <w:p w14:paraId="030F9D4E" w14:textId="64ABDFDF" w:rsidR="00C32192" w:rsidRDefault="00C32192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ada fungsi gameplay() ini, </w:t>
      </w:r>
      <w:r w:rsidR="00CE672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tama dilakukan pendeklereasian terlebih dahulu untuk fungsi apa yang akan dipanggil. Setelah dideklarasikan,</w:t>
      </w:r>
      <w:r w:rsidR="00502D9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ka fungsi-fungsi dari Class maupun di luar Class bisa dipanggil. </w:t>
      </w:r>
      <w:r w:rsidR="00AB210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i fungsi gameplay </w:t>
      </w:r>
      <w:r w:rsidR="00C34D3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dapat sintaks untuk</w:t>
      </w:r>
      <w:r w:rsidR="00C163C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enjalankan inti dari game</w:t>
      </w:r>
      <w:r w:rsidR="00512A0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0C799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ti game yang dimaksud adalah </w:t>
      </w:r>
      <w:r w:rsidR="00594EB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tika karakter mendapatkan score dari menombak ikan, yaitu dengan sintaks berikut.</w:t>
      </w:r>
    </w:p>
    <w:p w14:paraId="2E43A756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GetAsyncKeyState(VK_SPACE) &amp; 0x8000){</w:t>
      </w:r>
    </w:p>
    <w:p w14:paraId="7477507A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PlaySound(TEXT("water.wav"), NULL, SND_ASYNC);</w:t>
      </w:r>
    </w:p>
    <w:p w14:paraId="2057480A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h1=xh;</w:t>
      </w:r>
    </w:p>
    <w:p w14:paraId="4F737AE1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yh1=yh;</w:t>
      </w:r>
    </w:p>
    <w:p w14:paraId="1C3DDC03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p=1;}</w:t>
      </w:r>
    </w:p>
    <w:p w14:paraId="0C2E2381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bp==1){</w:t>
      </w:r>
    </w:p>
    <w:p w14:paraId="6114B91E" w14:textId="77777777" w:rsidR="00594EB4" w:rsidRDefault="00594EB4" w:rsidP="003313D2">
      <w:pPr>
        <w:spacing w:line="360" w:lineRule="auto"/>
        <w:ind w:left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h1=yh1+6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xh1=xh1-5; </w:t>
      </w:r>
    </w:p>
    <w:p w14:paraId="1476AE43" w14:textId="0B78C9F5" w:rsidR="00594EB4" w:rsidRPr="00160960" w:rsidRDefault="00594EB4" w:rsidP="00F862C1">
      <w:pPr>
        <w:spacing w:line="360" w:lineRule="auto"/>
        <w:ind w:left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if((xh1&gt;0.42*20+xff)&amp;&amp;(xh1&lt;6.29*20+xff)&amp;&amp;(yh1&gt;0.024*20+yff)&amp;&amp;(yh1&lt;0.665*20+yff)){</w:t>
      </w:r>
    </w:p>
    <w:p w14:paraId="2807EF9F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=700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ff=700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scoreK+=1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538071D7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(xh1&gt;0.42*20+xff1)&amp;&amp;(xh1&lt;6.29*20+xff1)&amp;&amp;(yh1&gt;-0.024*20+yff1)&amp;&amp;(yh1&lt;0.665*20+yff1))</w:t>
      </w:r>
    </w:p>
    <w:p w14:paraId="019C1F19" w14:textId="77777777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xff1=900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yff1=800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scoreK+=1;</w:t>
      </w:r>
      <w:r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</w:t>
      </w: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5D61BB53" w14:textId="4CF94EE3" w:rsidR="00594EB4" w:rsidRPr="00160960" w:rsidRDefault="00594EB4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160960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167F3BA8" w14:textId="2A204731" w:rsidR="00897383" w:rsidRDefault="00897383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59A0E281" wp14:editId="0C1E6062">
            <wp:extent cx="2133600" cy="192405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33600" cy="192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57EE41" w14:textId="7B71124C" w:rsidR="00897383" w:rsidRPr="00897383" w:rsidRDefault="00897383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</w:t>
      </w:r>
      <w:r w:rsidR="00685F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7 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eplay</w:t>
      </w:r>
    </w:p>
    <w:p w14:paraId="30B86D3E" w14:textId="04644A33" w:rsidR="00594EB4" w:rsidRDefault="007574FB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lastRenderedPageBreak/>
        <w:t xml:space="preserve">Sintaks diatas adalah inti dari game, ketika </w:t>
      </w:r>
      <w:r w:rsidR="001363D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user menekan tombol space, maka </w:t>
      </w:r>
      <w:r w:rsidR="006E341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ombak akan meluncur serong ke bawah, ketika mengenai ikan, maka ikan akan hilang, dan score bertambah, selagi score bertambah</w:t>
      </w:r>
      <w:r w:rsidR="0010282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fungsi fish() atau ikan tersebut akan muncul di tempat sesuai dengan koordinat pada sintaks di atas.</w:t>
      </w:r>
      <w:r w:rsidR="00003E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Fungsi untuk objek tombak mendeteksi ketika mengenai objek ikan adalah dengan menggunakan percabangan if-else</w:t>
      </w:r>
      <w:r w:rsidR="00FB579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. </w:t>
      </w:r>
      <w:r w:rsidR="00234EC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gar objek tombak mendeteksi mengenai objek</w:t>
      </w:r>
      <w:r w:rsidR="0039672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maka</w:t>
      </w:r>
      <w:r w:rsidR="0056035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lakukan percabangan(if-else) terhadap koordinat</w:t>
      </w:r>
      <w:r w:rsidR="00D37DD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x dan koordinat y tertinggi dan terendah dari objek ikan</w:t>
      </w:r>
      <w:r w:rsidR="006B0C7C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  <w:r w:rsidR="00597DF6" w:rsidRPr="00597DF6">
        <w:rPr>
          <w:noProof/>
        </w:rPr>
        <w:t xml:space="preserve"> </w:t>
      </w:r>
    </w:p>
    <w:p w14:paraId="69C8DEB6" w14:textId="01CE6073" w:rsidR="00FF3E42" w:rsidRDefault="00FF3E42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ab/>
        <w:t xml:space="preserve">Game berakhir ketika objek dari moon() </w:t>
      </w:r>
      <w:r w:rsidR="00CC6F1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udah bergerak hingga koordinat -140. Jadi, sintaks game berakhir menggunakan if-else</w:t>
      </w:r>
      <w:r w:rsidR="002703C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, ketika objek moon() sudah bergerak ke kiri dengan koordinat sudah kurang dari -140, maka pemanggilan fungsi gameover() akan dilakukan</w:t>
      </w:r>
      <w:r w:rsidR="00945BE7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engan memanggil fungsi cleardevice() terlebih dahulu.</w:t>
      </w:r>
    </w:p>
    <w:p w14:paraId="1852B795" w14:textId="235A2CD4" w:rsidR="006B0C7C" w:rsidRDefault="00624340" w:rsidP="003313D2">
      <w:pPr>
        <w:spacing w:line="360" w:lineRule="auto"/>
        <w:jc w:val="center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noProof/>
        </w:rPr>
        <w:drawing>
          <wp:inline distT="0" distB="0" distL="0" distR="0" wp14:anchorId="0E490238" wp14:editId="7BE872BA">
            <wp:extent cx="2381590" cy="286550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6770" cy="28717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15F30" w14:textId="66DF09E4" w:rsidR="00594EB4" w:rsidRPr="00624340" w:rsidRDefault="00624340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3.1.</w:t>
      </w:r>
      <w:r w:rsidR="00685FEF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8</w:t>
      </w:r>
      <w:r w:rsidR="00D841BB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Game over</w:t>
      </w:r>
    </w:p>
    <w:p w14:paraId="4DAE930E" w14:textId="5E6C0678" w:rsidR="00020A3E" w:rsidRDefault="00020A3E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telah membuat fungsi</w:t>
      </w:r>
      <w:r w:rsidR="005C54A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ser interface</w:t>
      </w:r>
      <w:r w:rsidR="00A31DEE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telah disebutkan diatas, seperti main menu, loading screen, gameplay, dan lain-lain, maka fungsi-fungsi tersebut </w:t>
      </w:r>
      <w:r w:rsidR="009563A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n dipanggil pada fungsi utama atau int main() dengan sintaks sebagai berikut.</w:t>
      </w:r>
    </w:p>
    <w:p w14:paraId="47C0BDA1" w14:textId="16EBD969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>int main(){</w:t>
      </w:r>
    </w:p>
    <w:p w14:paraId="4837B72F" w14:textId="77777777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itwindow(600,700, "HUNT");</w:t>
      </w:r>
    </w:p>
    <w:p w14:paraId="1C7B5CEB" w14:textId="77777777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oadscreen();</w:t>
      </w:r>
    </w:p>
    <w:p w14:paraId="43A86ADA" w14:textId="77777777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ndPlaySound("gameplay.wav",SND_ASYNC|SND_LOOP);</w:t>
      </w:r>
    </w:p>
    <w:p w14:paraId="2F1811FA" w14:textId="77777777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mainmenu();</w:t>
      </w:r>
    </w:p>
    <w:p w14:paraId="5DC31BFA" w14:textId="55828200" w:rsidR="006F7058" w:rsidRPr="006F7058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eplay();</w:t>
      </w:r>
    </w:p>
    <w:p w14:paraId="169A68CA" w14:textId="0AC20F46" w:rsidR="009563A5" w:rsidRDefault="006F7058" w:rsidP="003313D2">
      <w:pPr>
        <w:spacing w:line="360" w:lineRule="auto"/>
        <w:ind w:firstLine="720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6F7058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51D098AA" w14:textId="08AE150D" w:rsidR="006F7058" w:rsidRPr="006F7058" w:rsidRDefault="006F7058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Fungsi utama terdapat initwindow yang berarti membuka windows BGI dengan ukuran tertentu, kemudian diikuti dengan fungsi loadscreen </w:t>
      </w:r>
      <w:r w:rsidR="00977DA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n seterusnya sesuai bagaimana game akan dijalankan.</w:t>
      </w:r>
    </w:p>
    <w:p w14:paraId="038505D0" w14:textId="262178A0" w:rsidR="00206099" w:rsidRPr="00F6198D" w:rsidRDefault="00206099" w:rsidP="003313D2">
      <w:pPr>
        <w:spacing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2034CBE" w14:textId="43A3EB57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2884C0A" w14:textId="41D9D088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C21D463" w14:textId="18DDC8C9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F6C934D" w14:textId="535BA100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D3C6765" w14:textId="11578B33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683E098" w14:textId="7CC86519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EDB6AD1" w14:textId="329DA72C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5231541" w14:textId="0DF34964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9532E96" w14:textId="172EFF3F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102C3B2" w14:textId="621A32CB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21B7941" w14:textId="130779F3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0DE0FC2" w14:textId="020F4CF6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00837C9" w14:textId="7650D942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6ABB583" w14:textId="545F11DE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39E681B" w14:textId="7C34199C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5C76696" w14:textId="7D84CA9D" w:rsidR="00D841BB" w:rsidRDefault="00D841BB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A5DE0D8" w14:textId="77777777" w:rsidR="003C020E" w:rsidRDefault="003C020E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C76AB1A" w14:textId="65D5684C" w:rsidR="005D007D" w:rsidRDefault="005D007D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BAB IV</w:t>
      </w:r>
    </w:p>
    <w:p w14:paraId="79E505C0" w14:textId="470F2A8A" w:rsidR="005D007D" w:rsidRDefault="005D007D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LISTING PROGRAM</w:t>
      </w:r>
    </w:p>
    <w:p w14:paraId="3D80C318" w14:textId="492BAF8B" w:rsidR="009A3F17" w:rsidRDefault="009A3F17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4.1 Listing Program</w:t>
      </w:r>
    </w:p>
    <w:p w14:paraId="226EA0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iostream&gt;</w:t>
      </w:r>
    </w:p>
    <w:p w14:paraId="091BF26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windows.h&gt;</w:t>
      </w:r>
    </w:p>
    <w:p w14:paraId="102E2A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graphics.h&gt;</w:t>
      </w:r>
    </w:p>
    <w:p w14:paraId="5614463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math.h&gt;</w:t>
      </w:r>
    </w:p>
    <w:p w14:paraId="62D6148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stdlib.h&gt;</w:t>
      </w:r>
    </w:p>
    <w:p w14:paraId="49DE5E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#include &lt;mmsystem.h&gt;</w:t>
      </w:r>
    </w:p>
    <w:p w14:paraId="72DC3E1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gameplay(), howtoplay(), beforeplay(),credits();</w:t>
      </w:r>
    </w:p>
    <w:p w14:paraId="0646361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float scoreK=0;</w:t>
      </w:r>
    </w:p>
    <w:p w14:paraId="4E97073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char score[99];</w:t>
      </w:r>
    </w:p>
    <w:p w14:paraId="12FCE5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B0BD0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using namespace std;</w:t>
      </w:r>
    </w:p>
    <w:p w14:paraId="5F3FA1E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732DF2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class CKapal</w:t>
      </w:r>
    </w:p>
    <w:p w14:paraId="65A8AD6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1310D2B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public:</w:t>
      </w:r>
    </w:p>
    <w:p w14:paraId="076F58F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h,yh,rh;</w:t>
      </w:r>
    </w:p>
    <w:p w14:paraId="55B5E4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L;</w:t>
      </w:r>
    </w:p>
    <w:p w14:paraId="3E17BF8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p, yp;</w:t>
      </w:r>
    </w:p>
    <w:p w14:paraId="301C62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f, yf, sc;</w:t>
      </w:r>
    </w:p>
    <w:p w14:paraId="4C0395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// int f1=1; //fish</w:t>
      </w:r>
    </w:p>
    <w:p w14:paraId="4089DC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x=1; float fy=1;</w:t>
      </w:r>
    </w:p>
    <w:p w14:paraId="03E2FE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float fhy=1;</w:t>
      </w:r>
    </w:p>
    <w:p w14:paraId="3649B2A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// float bp=0;</w:t>
      </w:r>
    </w:p>
    <w:p w14:paraId="4456FE0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85BC1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initSea(float xsea)</w:t>
      </w:r>
    </w:p>
    <w:p w14:paraId="5316B5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294F13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L=xsea;</w:t>
      </w:r>
    </w:p>
    <w:p w14:paraId="59BD47F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D7E9DC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D77CD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GerakKanan(){</w:t>
      </w:r>
    </w:p>
    <w:p w14:paraId="480D214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 GetAsyncKeyState(VK_RIGHT) &amp; 0x8000)</w:t>
      </w:r>
    </w:p>
    <w:p w14:paraId="3AC1794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2B5586C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h=xh+5; xp=xp+5;</w:t>
      </w:r>
    </w:p>
    <w:p w14:paraId="0B1F99A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656084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 GetAsyncKeyState(VK_LEFT) &amp; 0x8000)</w:t>
      </w:r>
    </w:p>
    <w:p w14:paraId="3D87CA7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1D6EB55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h=xh-5; xp=xp-5;</w:t>
      </w:r>
    </w:p>
    <w:p w14:paraId="3B304F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766F3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3A528C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219C0B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sea(){</w:t>
      </w:r>
    </w:p>
    <w:p w14:paraId="3104153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4AD95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stangle = 50, endangle = 135;</w:t>
      </w:r>
    </w:p>
    <w:p w14:paraId="125E6F0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stangle2 = 135, endangle2 = 50;</w:t>
      </w:r>
    </w:p>
    <w:p w14:paraId="4BD570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radius = 20;</w:t>
      </w:r>
    </w:p>
    <w:p w14:paraId="5649B0F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L=200;</w:t>
      </w:r>
    </w:p>
    <w:p w14:paraId="6417FF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, 0, 97));</w:t>
      </w:r>
    </w:p>
    <w:p w14:paraId="07C2FA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, 0, 97));</w:t>
      </w:r>
    </w:p>
    <w:p w14:paraId="5E20196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 (int xL=0; xL&lt;=700; xL=xL+50){</w:t>
      </w:r>
    </w:p>
    <w:p w14:paraId="107C5C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    arc(xL, 340, stangle, endangle, radius);</w:t>
      </w:r>
    </w:p>
    <w:p w14:paraId="0DF7E4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A0E299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 (int xL=25; xL&lt;=700; xL=xL+50){</w:t>
      </w:r>
    </w:p>
    <w:p w14:paraId="0C5EF31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arc(xL, 310, -stangle2, -endangle2, radius);</w:t>
      </w:r>
    </w:p>
    <w:p w14:paraId="31A0231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676F78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xL,340,COLOR(2, 0, 97));</w:t>
      </w:r>
    </w:p>
    <w:p w14:paraId="3A673CB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25907C3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2FB08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initfish(float xfish, float yfish, float scfish)</w:t>
      </w:r>
    </w:p>
    <w:p w14:paraId="6381F64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0BD1211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=xfish;</w:t>
      </w:r>
    </w:p>
    <w:p w14:paraId="70EE29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=yfish;</w:t>
      </w:r>
    </w:p>
    <w:p w14:paraId="7BBCA5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c=scfish;</w:t>
      </w:r>
    </w:p>
    <w:p w14:paraId="0F1EFC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2DADF1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fish()</w:t>
      </w:r>
    </w:p>
    <w:p w14:paraId="11ADC6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52ACD48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[25], y[25];</w:t>
      </w:r>
    </w:p>
    <w:p w14:paraId="4B6364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</w:p>
    <w:p w14:paraId="3F1C8AF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c=10;</w:t>
      </w:r>
    </w:p>
    <w:p w14:paraId="450CEE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-2.42;y[0]=-0.045;</w:t>
      </w:r>
    </w:p>
    <w:p w14:paraId="1C15DA1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]=-2.1494;y[1]=-0.0244;</w:t>
      </w:r>
    </w:p>
    <w:p w14:paraId="0D5B9A7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]=-2.422;y[2]=0.154;</w:t>
      </w:r>
    </w:p>
    <w:p w14:paraId="0E427ED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-2.162;y[3]=0.32;</w:t>
      </w:r>
    </w:p>
    <w:p w14:paraId="2809826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-1.724;y[4]=0.52;</w:t>
      </w:r>
    </w:p>
    <w:p w14:paraId="0FDCAA5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5]=-1.08;y[5]=0.665;</w:t>
      </w:r>
    </w:p>
    <w:p w14:paraId="1F80C9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6]=-0.202;y[6]=0.674;</w:t>
      </w:r>
    </w:p>
    <w:p w14:paraId="2AB1409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[7]=0.635;y[7]=0.525;</w:t>
      </w:r>
    </w:p>
    <w:p w14:paraId="6D08E5B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8]=1.28;y[8]=0.24;</w:t>
      </w:r>
    </w:p>
    <w:p w14:paraId="09622C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9]=1.54;y[9]=0.24;</w:t>
      </w:r>
    </w:p>
    <w:p w14:paraId="16465E5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0]=2.26;y[10]=0.72;</w:t>
      </w:r>
    </w:p>
    <w:p w14:paraId="249E2A3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1]=1.925;y[11]=0.035;</w:t>
      </w:r>
    </w:p>
    <w:p w14:paraId="62C5539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2]=2.29;y[12]=-0.46;</w:t>
      </w:r>
    </w:p>
    <w:p w14:paraId="4723E39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3]=1.532;y[13]=-0.184;</w:t>
      </w:r>
    </w:p>
    <w:p w14:paraId="46DF636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4]=1.2933;y[14]=-0.18405;</w:t>
      </w:r>
    </w:p>
    <w:p w14:paraId="02F6870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5]=1.085;y[15]=-0.265;</w:t>
      </w:r>
    </w:p>
    <w:p w14:paraId="46A6A1A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6]=0.75;y[16]=-0.4;</w:t>
      </w:r>
    </w:p>
    <w:p w14:paraId="019497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7]=-0.36;y[17]=-0.555;</w:t>
      </w:r>
    </w:p>
    <w:p w14:paraId="3C93682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8]=-1.385;y[18]=-0.515;</w:t>
      </w:r>
    </w:p>
    <w:p w14:paraId="7E0FA3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9]=-1.85;y[19]=-0.345;</w:t>
      </w:r>
    </w:p>
    <w:p w14:paraId="38EFB4F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0]=-2.42;y[20]=-0.045;</w:t>
      </w:r>
    </w:p>
    <w:p w14:paraId="5EFF4AD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01, 194, 109));</w:t>
      </w:r>
    </w:p>
    <w:p w14:paraId="02E605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1, 194, 109));</w:t>
      </w:r>
    </w:p>
    <w:p w14:paraId="4D7D17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20;i++){</w:t>
      </w:r>
    </w:p>
    <w:p w14:paraId="52F9A13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f,-y[i]*sc+yf,x[i+1]*sc+xf,-y[i+1]*sc+yf);</w:t>
      </w:r>
    </w:p>
    <w:p w14:paraId="4DABD22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3A98A4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.2*sc+xf,0*sc+yf,COLOR(201, 194, 109));</w:t>
      </w:r>
    </w:p>
    <w:p w14:paraId="2A2A2EB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2F4EFE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48323D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void fish2()//fish hadap kiri</w:t>
      </w:r>
    </w:p>
    <w:p w14:paraId="3602C83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23C6FE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[25], y[25];</w:t>
      </w:r>
    </w:p>
    <w:p w14:paraId="242CD9F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</w:p>
    <w:p w14:paraId="67B3164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sc=10;</w:t>
      </w:r>
    </w:p>
    <w:p w14:paraId="5C6B509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2.42;y[0]=0.045;</w:t>
      </w:r>
    </w:p>
    <w:p w14:paraId="1BFF17F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]=2.1494;y[1]=0.0244;</w:t>
      </w:r>
    </w:p>
    <w:p w14:paraId="2447C6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]=2.422;y[2]=-0.154;</w:t>
      </w:r>
    </w:p>
    <w:p w14:paraId="7090960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2.162;y[3]=-0.32;</w:t>
      </w:r>
    </w:p>
    <w:p w14:paraId="75D85AA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1.724;y[4]=-0.52;</w:t>
      </w:r>
    </w:p>
    <w:p w14:paraId="081A26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5]=1.08;y[5]=-0.665;</w:t>
      </w:r>
    </w:p>
    <w:p w14:paraId="6E36D1F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6]=0.202;y[6]=-0.674;</w:t>
      </w:r>
    </w:p>
    <w:p w14:paraId="482250E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7]=-0.635;y[7]=-0.525;</w:t>
      </w:r>
    </w:p>
    <w:p w14:paraId="67870C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8]=-1.28;y[8]=-0.24;</w:t>
      </w:r>
    </w:p>
    <w:p w14:paraId="430409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9]=-1.54;y[9]=-0.24;</w:t>
      </w:r>
    </w:p>
    <w:p w14:paraId="0CEBFC0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0]=-2.26;y[10]=-0.72;</w:t>
      </w:r>
    </w:p>
    <w:p w14:paraId="542FDA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1]=-1.925;y[11]=-0.035;</w:t>
      </w:r>
    </w:p>
    <w:p w14:paraId="4ADE51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2]=-2.29;y[12]=0.46;</w:t>
      </w:r>
    </w:p>
    <w:p w14:paraId="4DE6457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3]=-1.532;y[13]=0.184;</w:t>
      </w:r>
    </w:p>
    <w:p w14:paraId="1602FC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4]=-1.2933;y[14]=0.18405;</w:t>
      </w:r>
    </w:p>
    <w:p w14:paraId="0B9DD5C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5]=-1.085;y[15]=0.265;</w:t>
      </w:r>
    </w:p>
    <w:p w14:paraId="411E0E6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6]=-0.75;y[16]=0.4;</w:t>
      </w:r>
    </w:p>
    <w:p w14:paraId="391A5AB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7]=0.36;y[17]=0.555;</w:t>
      </w:r>
    </w:p>
    <w:p w14:paraId="43179A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8]=1.385;y[18]=0.515;</w:t>
      </w:r>
    </w:p>
    <w:p w14:paraId="7B87DB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9]=1.85;y[19]=0.345;</w:t>
      </w:r>
    </w:p>
    <w:p w14:paraId="260A56D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0]=2.42;y[20]=0.045;</w:t>
      </w:r>
    </w:p>
    <w:p w14:paraId="75B37B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01, 194, 109));</w:t>
      </w:r>
    </w:p>
    <w:p w14:paraId="019BC34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1, 194, 109));</w:t>
      </w:r>
    </w:p>
    <w:p w14:paraId="4F9F86A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20;i++){</w:t>
      </w:r>
    </w:p>
    <w:p w14:paraId="35FEC62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f,-y[i]*sc+yf,x[i+1]*sc+xf,-y[i+1]*sc+yf);</w:t>
      </w:r>
    </w:p>
    <w:p w14:paraId="0A03F4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}</w:t>
      </w:r>
    </w:p>
    <w:p w14:paraId="54C7866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.2*sc+xf,0*sc+yf,COLOR(201, 194, 109));</w:t>
      </w:r>
    </w:p>
    <w:p w14:paraId="057CD8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2192CB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7960A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gerakfishA()</w:t>
      </w:r>
    </w:p>
    <w:p w14:paraId="7225520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1CC826E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=xf-fx*2;</w:t>
      </w:r>
    </w:p>
    <w:p w14:paraId="4588BE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=yf-fy*0.2;</w:t>
      </w:r>
    </w:p>
    <w:p w14:paraId="2A045E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&lt;-100){</w:t>
      </w:r>
    </w:p>
    <w:p w14:paraId="04A859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=600;</w:t>
      </w:r>
    </w:p>
    <w:p w14:paraId="497BFA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3449A2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lt;400){</w:t>
      </w:r>
    </w:p>
    <w:p w14:paraId="07E8866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-1;</w:t>
      </w:r>
    </w:p>
    <w:p w14:paraId="7E78618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6B43330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gt;800){</w:t>
      </w:r>
    </w:p>
    <w:p w14:paraId="0C09F8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1;</w:t>
      </w:r>
    </w:p>
    <w:p w14:paraId="7581AA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0A83B63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9F190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331290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gerakfishB()</w:t>
      </w:r>
    </w:p>
    <w:p w14:paraId="4FFFE2C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26AB17E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=xf-fx*1;</w:t>
      </w:r>
    </w:p>
    <w:p w14:paraId="0CC1A4B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=yf-fy*1;</w:t>
      </w:r>
    </w:p>
    <w:p w14:paraId="7BD883C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&lt;-100){</w:t>
      </w:r>
    </w:p>
    <w:p w14:paraId="3C4442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=600;</w:t>
      </w:r>
    </w:p>
    <w:p w14:paraId="21C4C19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144494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if(yf&lt;400){</w:t>
      </w:r>
    </w:p>
    <w:p w14:paraId="2610445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-1;</w:t>
      </w:r>
    </w:p>
    <w:p w14:paraId="591ABE2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71FEDF3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gt;800){</w:t>
      </w:r>
    </w:p>
    <w:p w14:paraId="59C678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1;</w:t>
      </w:r>
    </w:p>
    <w:p w14:paraId="2E1739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C11824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6BFD3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gerakfishC()//ke kanan deh</w:t>
      </w:r>
    </w:p>
    <w:p w14:paraId="183322A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7CC4AF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=xf+fx*2;</w:t>
      </w:r>
    </w:p>
    <w:p w14:paraId="2096CE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=yf-fy*0.5;</w:t>
      </w:r>
    </w:p>
    <w:p w14:paraId="547969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//kembali ke asal</w:t>
      </w:r>
    </w:p>
    <w:p w14:paraId="50D4785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&gt;800){</w:t>
      </w:r>
    </w:p>
    <w:p w14:paraId="021A253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=-100;</w:t>
      </w:r>
    </w:p>
    <w:p w14:paraId="4013310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3B4CEFA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lt;400){</w:t>
      </w:r>
    </w:p>
    <w:p w14:paraId="1191B74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-1;</w:t>
      </w:r>
    </w:p>
    <w:p w14:paraId="1E31C73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76B42BF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&gt;800){</w:t>
      </w:r>
    </w:p>
    <w:p w14:paraId="7907C2A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y=1;</w:t>
      </w:r>
    </w:p>
    <w:p w14:paraId="39C265F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71CDA51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9435BB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82164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initKapalKN(float xpp, float ypp, float scc){</w:t>
      </w:r>
    </w:p>
    <w:p w14:paraId="24139C7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p=xpp;</w:t>
      </w:r>
    </w:p>
    <w:p w14:paraId="1F65B3C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yp=ypp;</w:t>
      </w:r>
    </w:p>
    <w:p w14:paraId="1BADD40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sc=scc;</w:t>
      </w:r>
    </w:p>
    <w:p w14:paraId="76AAB2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D817E2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BD24F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KapalKN1(){</w:t>
      </w:r>
    </w:p>
    <w:p w14:paraId="0E40C27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0,y0,x1,y1,x2,y2,x3,y3,x4,y4,x5,y5;</w:t>
      </w:r>
    </w:p>
    <w:p w14:paraId="6570DDF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6,y6,x7,y7,x8,y8,x9,y9,x10,y10,x11,y11,x12,y12,x13,y13;</w:t>
      </w:r>
    </w:p>
    <w:p w14:paraId="36012AC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179, 90, 39));</w:t>
      </w:r>
    </w:p>
    <w:p w14:paraId="65D39F8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Badan kpl</w:t>
      </w:r>
    </w:p>
    <w:p w14:paraId="029D2D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4;y0=2;</w:t>
      </w:r>
    </w:p>
    <w:p w14:paraId="62F21C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0;y1=1.79;</w:t>
      </w:r>
    </w:p>
    <w:p w14:paraId="7D4252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4;y2=2;</w:t>
      </w:r>
    </w:p>
    <w:p w14:paraId="7460A73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3;y3=0;</w:t>
      </w:r>
    </w:p>
    <w:p w14:paraId="3AFCBD6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3;y4=0;</w:t>
      </w:r>
    </w:p>
    <w:p w14:paraId="0CFA139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70CDA00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1B8029A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1ECA6C5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56AB37C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0*sc+xp,-y0*sc+yp);</w:t>
      </w:r>
    </w:p>
    <w:p w14:paraId="0188600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 COLOR(179, 90, 39));</w:t>
      </w:r>
    </w:p>
    <w:p w14:paraId="67D9D5D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*sc+xp,-1*sc+yp, COLOR(179, 90, 39));</w:t>
      </w:r>
    </w:p>
    <w:p w14:paraId="2AEDBAB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D214F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//kiri</w:t>
      </w:r>
    </w:p>
    <w:p w14:paraId="01E6865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179, 90, 39));</w:t>
      </w:r>
    </w:p>
    <w:p w14:paraId="03BCF5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4;y0=2;</w:t>
      </w:r>
    </w:p>
    <w:p w14:paraId="033066C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4.2;y1=2.1;</w:t>
      </w:r>
    </w:p>
    <w:p w14:paraId="72E445D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4.4;y2=2.2;</w:t>
      </w:r>
    </w:p>
    <w:p w14:paraId="3A590E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3=-3.2;y3=0;</w:t>
      </w:r>
    </w:p>
    <w:p w14:paraId="059B838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3;y4=0;</w:t>
      </w:r>
    </w:p>
    <w:p w14:paraId="3A10E28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34D00A4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2C26EB1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6C16562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2FF507B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0*sc+xp,-y0*sc+yp);</w:t>
      </w:r>
    </w:p>
    <w:p w14:paraId="6635CB9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 COLOR(179, 90, 39));</w:t>
      </w:r>
    </w:p>
    <w:p w14:paraId="38D1924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-3.6*sc+xp,-1.1*sc+yp, COLOR(179, 90, 39));</w:t>
      </w:r>
    </w:p>
    <w:p w14:paraId="5AE600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4B092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//kanan</w:t>
      </w:r>
    </w:p>
    <w:p w14:paraId="44FC40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179, 90, 39));</w:t>
      </w:r>
    </w:p>
    <w:p w14:paraId="1C47190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4;y0=2;</w:t>
      </w:r>
    </w:p>
    <w:p w14:paraId="6E980D8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4.2;y1=2.1;</w:t>
      </w:r>
    </w:p>
    <w:p w14:paraId="5A4B50F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4.4;y2=2.2;</w:t>
      </w:r>
    </w:p>
    <w:p w14:paraId="166E605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3.2;y3=0;</w:t>
      </w:r>
    </w:p>
    <w:p w14:paraId="237385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3;y4=0;</w:t>
      </w:r>
    </w:p>
    <w:p w14:paraId="21D88F0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0BF2E61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0071DA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2ACC81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029DC82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0*sc+xp,-y0*sc+yp);</w:t>
      </w:r>
    </w:p>
    <w:p w14:paraId="7A139A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 COLOR(179, 90, 39));</w:t>
      </w:r>
    </w:p>
    <w:p w14:paraId="5D0ACBA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3.6*sc+xp,-1*sc+yp, COLOR(179, 90, 39));</w:t>
      </w:r>
    </w:p>
    <w:p w14:paraId="0234428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//tiang</w:t>
      </w:r>
    </w:p>
    <w:p w14:paraId="29E9F6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LIGHTGRAY);</w:t>
      </w:r>
    </w:p>
    <w:p w14:paraId="0FA1D60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0=-0.09;y0=1.79;</w:t>
      </w:r>
    </w:p>
    <w:p w14:paraId="4E9CB95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0.09;y1=6;</w:t>
      </w:r>
    </w:p>
    <w:p w14:paraId="6D7FF10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0.09;y2=6;</w:t>
      </w:r>
    </w:p>
    <w:p w14:paraId="604FC93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0.09;y3=1.79;</w:t>
      </w:r>
    </w:p>
    <w:p w14:paraId="6FE6BA5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01885FE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67D3B36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3F97314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0*sc+xp,-y0*sc+yp);</w:t>
      </w:r>
    </w:p>
    <w:p w14:paraId="2649ECC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 LIGHTGRAY);</w:t>
      </w:r>
    </w:p>
    <w:p w14:paraId="7D0C3C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*sc+xp,-3*sc+yp, LIGHTGRAY);</w:t>
      </w:r>
    </w:p>
    <w:p w14:paraId="597C77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//bndera</w:t>
      </w:r>
    </w:p>
    <w:p w14:paraId="16F0B2B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55, 239, 212));</w:t>
      </w:r>
    </w:p>
    <w:p w14:paraId="2B04499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0.09;y0=2.2;</w:t>
      </w:r>
    </w:p>
    <w:p w14:paraId="5E888B3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0.2;y1=2.2;</w:t>
      </w:r>
    </w:p>
    <w:p w14:paraId="3751708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4;y2=2.2;</w:t>
      </w:r>
    </w:p>
    <w:p w14:paraId="4A56EA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0.2;y3=6;</w:t>
      </w:r>
    </w:p>
    <w:p w14:paraId="035DA3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0.2;y4=6;</w:t>
      </w:r>
    </w:p>
    <w:p w14:paraId="3A5B261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0.09;y5=6;</w:t>
      </w:r>
    </w:p>
    <w:p w14:paraId="55D108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4F43403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6203D3D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47E22EE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4B2F1BC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1*sc+xp,-y1*sc+yp);</w:t>
      </w:r>
    </w:p>
    <w:p w14:paraId="694A82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6A74D2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239, 212));</w:t>
      </w:r>
    </w:p>
    <w:p w14:paraId="1EC9049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2*sc+xp,-4*sc+yp,COLOR(255, 239, 212));</w:t>
      </w:r>
    </w:p>
    <w:p w14:paraId="20C17B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>//circle</w:t>
      </w:r>
    </w:p>
    <w:p w14:paraId="39A71B5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BLACK);</w:t>
      </w:r>
    </w:p>
    <w:p w14:paraId="5AD1CAE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-30, yp-24, sc-10);</w:t>
      </w:r>
    </w:p>
    <w:p w14:paraId="3D61CD0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-30, yp-24, sc-13);</w:t>
      </w:r>
    </w:p>
    <w:p w14:paraId="6C030F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+30, yp-24, sc-10);</w:t>
      </w:r>
    </w:p>
    <w:p w14:paraId="4C686EC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+30, yp-24, sc-13);</w:t>
      </w:r>
    </w:p>
    <w:p w14:paraId="5D6EC9F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, yp-22, sc-10);</w:t>
      </w:r>
    </w:p>
    <w:p w14:paraId="7E47FF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xp, yp-22, sc-13);</w:t>
      </w:r>
    </w:p>
    <w:p w14:paraId="2B17016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C9DA23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664CA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3BE7A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void KKE(){</w:t>
      </w:r>
    </w:p>
    <w:p w14:paraId="4D721FF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0,y0,x1,y1,x2,y2,x3,y3,x4,y4,x5,y5;</w:t>
      </w:r>
    </w:p>
    <w:p w14:paraId="2E402A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6,y6,x7,y7,x8,y8,x9,y9,x10,y10,x11,y11,x12,y12,x13,y13,x14,y14;</w:t>
      </w:r>
    </w:p>
    <w:p w14:paraId="6EB13B2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c=6.5;</w:t>
      </w:r>
    </w:p>
    <w:p w14:paraId="20375C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6DEB50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//Kke</w:t>
      </w:r>
    </w:p>
    <w:p w14:paraId="28D46AB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1.1;y0=5.7;</w:t>
      </w:r>
    </w:p>
    <w:p w14:paraId="780EFB1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1.9;y1=6.6;</w:t>
      </w:r>
    </w:p>
    <w:p w14:paraId="71C4ABC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3.14;y2=7.1;</w:t>
      </w:r>
    </w:p>
    <w:p w14:paraId="20FED12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-3.25;y3=5.65;</w:t>
      </w:r>
    </w:p>
    <w:p w14:paraId="6AA99EC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2.9;y4=4.4;</w:t>
      </w:r>
    </w:p>
    <w:p w14:paraId="083C1B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-1.1;y5=5.7;</w:t>
      </w:r>
    </w:p>
    <w:p w14:paraId="04FF3D6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55, 208, 133));</w:t>
      </w:r>
    </w:p>
    <w:p w14:paraId="4EE2712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setcolor(WHITE);</w:t>
      </w:r>
    </w:p>
    <w:p w14:paraId="601CBB5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494CCD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line(x1*sc+xp,-y1*sc+yp,x2*sc+xp,-y2*sc+yp);</w:t>
      </w:r>
    </w:p>
    <w:p w14:paraId="22811F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4E96B18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062680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0E0D7EC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208, 133));</w:t>
      </w:r>
    </w:p>
    <w:p w14:paraId="36C457A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-2.2*sc+xp,-5.14*sc+yp,COLOR(255, 208, 133));</w:t>
      </w:r>
    </w:p>
    <w:p w14:paraId="25637B9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488DBC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0*sc+xp,-y0*sc+yp,-x1*sc+xp,-y1*sc+yp);</w:t>
      </w:r>
    </w:p>
    <w:p w14:paraId="4163E9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-y1*sc+yp,-x2*sc+xp,-y2*sc+yp);</w:t>
      </w:r>
    </w:p>
    <w:p w14:paraId="310E857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2*sc+xp,-y2*sc+yp,-x3*sc+xp,-y3*sc+yp);</w:t>
      </w:r>
    </w:p>
    <w:p w14:paraId="152408F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3*sc+xp,-y3*sc+yp,-x4*sc+xp,-y4*sc+yp);</w:t>
      </w:r>
    </w:p>
    <w:p w14:paraId="2277DB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4*sc+xp,-y4*sc+yp,-x5*sc+xp,-y5*sc+yp);</w:t>
      </w:r>
    </w:p>
    <w:p w14:paraId="6B1B18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208, 133));</w:t>
      </w:r>
    </w:p>
    <w:p w14:paraId="0987C8B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2*sc+xp,-5.14*sc+yp,COLOR(255, 208, 133));</w:t>
      </w:r>
    </w:p>
    <w:p w14:paraId="392C8CD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D24FFC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55, 208, 133));</w:t>
      </w:r>
    </w:p>
    <w:p w14:paraId="0F7675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0;y0=6;</w:t>
      </w:r>
    </w:p>
    <w:p w14:paraId="4E95E0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1.1;y1=5.7;</w:t>
      </w:r>
    </w:p>
    <w:p w14:paraId="66CBE6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1.95;y2=5.25;</w:t>
      </w:r>
    </w:p>
    <w:p w14:paraId="374F3E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-2.9;y3=4.4;</w:t>
      </w:r>
    </w:p>
    <w:p w14:paraId="762A854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3.47;y4=3.51;</w:t>
      </w:r>
    </w:p>
    <w:p w14:paraId="584830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-3.675;y5=2.75;</w:t>
      </w:r>
    </w:p>
    <w:p w14:paraId="6484852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6=-3.375;y6=1.855;</w:t>
      </w:r>
    </w:p>
    <w:p w14:paraId="4AF620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7=-2.76;y7=0.985;</w:t>
      </w:r>
    </w:p>
    <w:p w14:paraId="5F51A8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8=-1.878;y8=0.246;</w:t>
      </w:r>
    </w:p>
    <w:p w14:paraId="5AB194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9=-0.916;y9=0.072;</w:t>
      </w:r>
    </w:p>
    <w:p w14:paraId="699C6F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10=0;y10=0;</w:t>
      </w:r>
    </w:p>
    <w:p w14:paraId="3179635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8E3C01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744E00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6F71A65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760813E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2EEF6D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32426AE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5*sc+xp,-y5*sc+yp,x6*sc+xp,-y6*sc+yp);</w:t>
      </w:r>
    </w:p>
    <w:p w14:paraId="390C515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6*sc+xp,-y6*sc+yp,x7*sc+xp,-y7*sc+yp);</w:t>
      </w:r>
    </w:p>
    <w:p w14:paraId="2899A1F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7*sc+xp,-y7*sc+yp,x8*sc+xp,-y8*sc+yp);</w:t>
      </w:r>
    </w:p>
    <w:p w14:paraId="28E76A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8*sc+xp,-y8*sc+yp,x9*sc+xp,-y9*sc+yp);</w:t>
      </w:r>
    </w:p>
    <w:p w14:paraId="50E8E96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9*sc+xp,-y9*sc+yp,x10*sc+xp,-y10*sc+yp);</w:t>
      </w:r>
    </w:p>
    <w:p w14:paraId="124FBA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7B02B3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0*sc+xp,-y0*sc+yp,-x1*sc+xp,-y1*sc+yp);</w:t>
      </w:r>
    </w:p>
    <w:p w14:paraId="5C7780C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-y1*sc+yp,-x2*sc+xp,-y2*sc+yp);</w:t>
      </w:r>
    </w:p>
    <w:p w14:paraId="6F932B6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2*sc+xp,-y2*sc+yp,-x3*sc+xp,-y3*sc+yp);</w:t>
      </w:r>
    </w:p>
    <w:p w14:paraId="7BF5E11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3*sc+xp,-y3*sc+yp,-x4*sc+xp,-y4*sc+yp);</w:t>
      </w:r>
    </w:p>
    <w:p w14:paraId="22C9302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4*sc+xp,-y4*sc+yp,-x5*sc+xp,-y5*sc+yp);</w:t>
      </w:r>
    </w:p>
    <w:p w14:paraId="1B4951A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5*sc+xp,-y5*sc+yp,-x6*sc+xp,-y6*sc+yp);</w:t>
      </w:r>
    </w:p>
    <w:p w14:paraId="66CEA6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6*sc+xp,-y6*sc+yp,-x7*sc+xp,-y7*sc+yp);</w:t>
      </w:r>
    </w:p>
    <w:p w14:paraId="20C8CCE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7*sc+xp,-y7*sc+yp,-x8*sc+xp,-y8*sc+yp);</w:t>
      </w:r>
    </w:p>
    <w:p w14:paraId="5269B6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8*sc+xp,-y8*sc+yp,-x9*sc+xp,-y9*sc+yp);</w:t>
      </w:r>
    </w:p>
    <w:p w14:paraId="3C8EEF0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9*sc+xp,-y9*sc+yp,-x10*sc+xp,-y10*sc+yp);</w:t>
      </w:r>
    </w:p>
    <w:p w14:paraId="527421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208, 133));</w:t>
      </w:r>
    </w:p>
    <w:p w14:paraId="4C305CA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-0.3*sc+xp,-2.05*sc+yp,COLOR(255, 208, 133));</w:t>
      </w:r>
    </w:p>
    <w:p w14:paraId="766030A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337BF1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//bdn</w:t>
      </w:r>
    </w:p>
    <w:p w14:paraId="6CAB1E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// setcolor(COLOR(255, 208, 133));</w:t>
      </w:r>
    </w:p>
    <w:p w14:paraId="7BAE236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1.878;y0=0.246;</w:t>
      </w:r>
    </w:p>
    <w:p w14:paraId="6292337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2.21;y1=-0.54;</w:t>
      </w:r>
    </w:p>
    <w:p w14:paraId="1DCD23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2.48;y2=-1.28;</w:t>
      </w:r>
    </w:p>
    <w:p w14:paraId="61D7424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-2.62;y3=-1.97;</w:t>
      </w:r>
    </w:p>
    <w:p w14:paraId="1A16B62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2.275;y4=-2.575;</w:t>
      </w:r>
    </w:p>
    <w:p w14:paraId="7455A7A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-1.76;y5=-2.28;</w:t>
      </w:r>
    </w:p>
    <w:p w14:paraId="150E0DE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6=-1.74;y6=-1.38;</w:t>
      </w:r>
    </w:p>
    <w:p w14:paraId="57376AF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7=-1.7;y7=-3.64;</w:t>
      </w:r>
    </w:p>
    <w:p w14:paraId="040EA99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8=-1.46;y8=-4.76;</w:t>
      </w:r>
    </w:p>
    <w:p w14:paraId="418C0FD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9=-1.07;y9=-5.16;</w:t>
      </w:r>
    </w:p>
    <w:p w14:paraId="3548A8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0=-0.56;y10=-5.16;</w:t>
      </w:r>
    </w:p>
    <w:p w14:paraId="3F652CE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1=-0.3;y11=-4.7;</w:t>
      </w:r>
    </w:p>
    <w:p w14:paraId="2779979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2=-0.16;y12=-3.9;</w:t>
      </w:r>
    </w:p>
    <w:p w14:paraId="7EB9D36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3=0;y13= -3.9;</w:t>
      </w:r>
    </w:p>
    <w:p w14:paraId="39F0C6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4=1.878;y14=0.246;</w:t>
      </w:r>
    </w:p>
    <w:p w14:paraId="64F554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4*sc+xp,-y14*sc+yp);</w:t>
      </w:r>
    </w:p>
    <w:p w14:paraId="32AAAC5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8A1903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49258FC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410A89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4C5597F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0AB41A2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3A5B22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5*sc+xp,-y5*sc+yp,x6*sc+xp,-y6*sc+yp);</w:t>
      </w:r>
    </w:p>
    <w:p w14:paraId="5540CF2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5*sc+xp,-y5*sc+yp,x7*sc+xp,-y7*sc+yp);</w:t>
      </w:r>
    </w:p>
    <w:p w14:paraId="3257CE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line(x7*sc+xp,-y7*sc+yp,x8*sc+xp,-y8*sc+yp);</w:t>
      </w:r>
    </w:p>
    <w:p w14:paraId="6D98165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8*sc+xp,-y8*sc+yp,x9*sc+xp,-y9*sc+yp);</w:t>
      </w:r>
    </w:p>
    <w:p w14:paraId="7E9D54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9*sc+xp,-y9*sc+yp,x10*sc+xp,-y10*sc+yp);</w:t>
      </w:r>
    </w:p>
    <w:p w14:paraId="74B9F79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0*sc+xp,-y10*sc+yp,x11*sc+xp,-y11*sc+yp);</w:t>
      </w:r>
    </w:p>
    <w:p w14:paraId="1D5CD9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1*sc+xp,-y11*sc+yp,x12*sc+xp,-y12*sc+yp);</w:t>
      </w:r>
    </w:p>
    <w:p w14:paraId="0E0AA4F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2*sc+xp,-y12*sc+yp,x13*sc+xp,-y13*sc+yp);</w:t>
      </w:r>
    </w:p>
    <w:p w14:paraId="496760B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DF5FCD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0*sc+xp,-y0*sc+yp,-x1*sc+xp,-y1*sc+yp);</w:t>
      </w:r>
    </w:p>
    <w:p w14:paraId="00F071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-y1*sc+yp,-x2*sc+xp,-y2*sc+yp);</w:t>
      </w:r>
    </w:p>
    <w:p w14:paraId="233005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2*sc+xp,-y2*sc+yp,-x3*sc+xp,-y3*sc+yp);</w:t>
      </w:r>
    </w:p>
    <w:p w14:paraId="045C7AE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3*sc+xp,-y3*sc+yp,-x4*sc+xp,-y4*sc+yp);</w:t>
      </w:r>
    </w:p>
    <w:p w14:paraId="6AE28E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4*sc+xp,-y4*sc+yp,-x5*sc+xp,-y5*sc+yp);</w:t>
      </w:r>
    </w:p>
    <w:p w14:paraId="108A18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5*sc+xp,-y5*sc+yp,-x6*sc+xp,-y6*sc+yp);</w:t>
      </w:r>
    </w:p>
    <w:p w14:paraId="1CEA0EF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5*sc+xp,-y5*sc+yp,-x7*sc+xp,-y7*sc+yp);</w:t>
      </w:r>
    </w:p>
    <w:p w14:paraId="5A4BEF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7*sc+xp,-y7*sc+yp,-x8*sc+xp,-y8*sc+yp);</w:t>
      </w:r>
    </w:p>
    <w:p w14:paraId="2E3B1A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8*sc+xp,-y8*sc+yp,-x9*sc+xp,-y9*sc+yp);</w:t>
      </w:r>
    </w:p>
    <w:p w14:paraId="2C64819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9*sc+xp,-y9*sc+yp,-x10*sc+xp,-y10*sc+yp);</w:t>
      </w:r>
    </w:p>
    <w:p w14:paraId="26CBDE7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0*sc+xp,-y10*sc+yp,-x11*sc+xp,-y11*sc+yp);</w:t>
      </w:r>
    </w:p>
    <w:p w14:paraId="76222A9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1*sc+xp,-y11*sc+yp,-x12*sc+xp,-y12*sc+yp);</w:t>
      </w:r>
    </w:p>
    <w:p w14:paraId="17C88E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2*sc+xp,-y12*sc+yp,-x13*sc+xp,-y13*sc+yp);</w:t>
      </w:r>
    </w:p>
    <w:p w14:paraId="04111A1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208, 133));</w:t>
      </w:r>
    </w:p>
    <w:p w14:paraId="1F2231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-0.19290*sc+xp,0.5524*sc+yp,COLOR(255, 208, 133));</w:t>
      </w:r>
    </w:p>
    <w:p w14:paraId="7DDF680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EA80EE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mt</w:t>
      </w:r>
    </w:p>
    <w:p w14:paraId="105136C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1.74;y0=2.84;</w:t>
      </w:r>
    </w:p>
    <w:p w14:paraId="16AFF97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1.39;y1=2.79;</w:t>
      </w:r>
    </w:p>
    <w:p w14:paraId="78021D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2=-0.99;y2=2.68;</w:t>
      </w:r>
    </w:p>
    <w:p w14:paraId="042EC3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-0.816;y3=2.418;</w:t>
      </w:r>
    </w:p>
    <w:p w14:paraId="111758D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1.072;y4=2.248;</w:t>
      </w:r>
    </w:p>
    <w:p w14:paraId="47B6FDC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-1.38;y5=2.335;</w:t>
      </w:r>
    </w:p>
    <w:p w14:paraId="523289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6=-1.47;y6= 2.63;</w:t>
      </w:r>
    </w:p>
    <w:p w14:paraId="77CF9F3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BLACK);</w:t>
      </w:r>
    </w:p>
    <w:p w14:paraId="731B379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7631D5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70E05F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6AC981E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4*sc+xp,-y4*sc+yp);</w:t>
      </w:r>
    </w:p>
    <w:p w14:paraId="4F89BA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71C4F8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5*sc+xp,-y5*sc+yp,x6*sc+xp,-y6*sc+yp);</w:t>
      </w:r>
    </w:p>
    <w:p w14:paraId="2C81EA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6*sc+xp,-y6*sc+yp,x1*sc+xp,-y1*sc+yp);</w:t>
      </w:r>
    </w:p>
    <w:p w14:paraId="0F1150A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64F56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0*sc+xp,-y0*sc+yp,-x1*sc+xp,-y1*sc+yp);</w:t>
      </w:r>
    </w:p>
    <w:p w14:paraId="4CB1A6E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-y1*sc+yp,-x2*sc+xp,-y2*sc+yp);</w:t>
      </w:r>
    </w:p>
    <w:p w14:paraId="565D83D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2*sc+xp,-y2*sc+yp,-x3*sc+xp,-y3*sc+yp);</w:t>
      </w:r>
    </w:p>
    <w:p w14:paraId="5C980D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3*sc+xp,-y3*sc+yp,-x4*sc+xp,-y4*sc+yp);</w:t>
      </w:r>
    </w:p>
    <w:p w14:paraId="503970C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4*sc+xp,-y4*sc+yp,-x5*sc+xp,-y5*sc+yp);</w:t>
      </w:r>
    </w:p>
    <w:p w14:paraId="46A97A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5*sc+xp,-y5*sc+yp,-x6*sc+xp,-y6*sc+yp);</w:t>
      </w:r>
    </w:p>
    <w:p w14:paraId="6ED927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6*sc+xp,-y6*sc+yp,-x1*sc+xp,-y1*sc+yp);</w:t>
      </w:r>
    </w:p>
    <w:p w14:paraId="1BC28F4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1FE402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alis</w:t>
      </w:r>
    </w:p>
    <w:p w14:paraId="61EED61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1.49;y0=3.2928;</w:t>
      </w:r>
    </w:p>
    <w:p w14:paraId="229892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1.4834;y1=3.4294;</w:t>
      </w:r>
    </w:p>
    <w:p w14:paraId="5235C6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0.93;y2=3.52;</w:t>
      </w:r>
    </w:p>
    <w:p w14:paraId="7415755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3=-0.762;y3=3.384;</w:t>
      </w:r>
    </w:p>
    <w:p w14:paraId="76440F3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2C08348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51D3010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26DAF3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3*sc+xp,-y3*sc+yp,x0*sc+xp,-y0*sc+yp);</w:t>
      </w:r>
    </w:p>
    <w:p w14:paraId="38BF820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5EB494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0*sc+xp,-y0*sc+yp,-x1*sc+xp,-y1*sc+yp);</w:t>
      </w:r>
    </w:p>
    <w:p w14:paraId="4E6674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-y1*sc+yp,-x2*sc+xp,-y2*sc+yp);</w:t>
      </w:r>
    </w:p>
    <w:p w14:paraId="4B92C7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2*sc+xp,-y2*sc+yp,-x3*sc+xp,-y3*sc+yp);</w:t>
      </w:r>
    </w:p>
    <w:p w14:paraId="5904F75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3*sc+xp,-y3*sc+yp,-x0*sc+xp,-y0*sc+yp);</w:t>
      </w:r>
    </w:p>
    <w:p w14:paraId="2E92D85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:)</w:t>
      </w:r>
    </w:p>
    <w:p w14:paraId="52818F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-0.3;y0=2.05;</w:t>
      </w:r>
    </w:p>
    <w:p w14:paraId="4F64D65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-0.1;y1=1.74;</w:t>
      </w:r>
    </w:p>
    <w:p w14:paraId="6A80C53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-0.1;y2=1.43;</w:t>
      </w:r>
    </w:p>
    <w:p w14:paraId="691AAC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3=-0.46;y3=1.5;</w:t>
      </w:r>
    </w:p>
    <w:p w14:paraId="3F582BA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4=-0.49;y4=1.41;</w:t>
      </w:r>
    </w:p>
    <w:p w14:paraId="348E68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5=-0.05;y5=1.31;</w:t>
      </w:r>
    </w:p>
    <w:p w14:paraId="5647F1A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6=0.36;y6=1.41;</w:t>
      </w:r>
    </w:p>
    <w:p w14:paraId="210DD93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7=0.34;y7=1.5;</w:t>
      </w:r>
    </w:p>
    <w:p w14:paraId="2B5345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8=0;y8=1.43;</w:t>
      </w:r>
    </w:p>
    <w:p w14:paraId="34AAEC5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9=0;y9=1.74;</w:t>
      </w:r>
    </w:p>
    <w:p w14:paraId="1C38EDD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0=0.2;y10=2.05;</w:t>
      </w:r>
    </w:p>
    <w:p w14:paraId="4F0A1C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1F796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-y0*sc+yp,x1*sc+xp,-y1*sc+yp);</w:t>
      </w:r>
    </w:p>
    <w:p w14:paraId="2255E84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-y1*sc+yp,x2*sc+xp,-y2*sc+yp);</w:t>
      </w:r>
    </w:p>
    <w:p w14:paraId="54BC803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2*sc+xp,-y2*sc+yp,x3*sc+xp,-y3*sc+yp);</w:t>
      </w:r>
    </w:p>
    <w:p w14:paraId="5E90E1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line(x3*sc+xp,-y3*sc+yp,x4*sc+xp,-y4*sc+yp);</w:t>
      </w:r>
    </w:p>
    <w:p w14:paraId="771F4C5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4*sc+xp,-y4*sc+yp,x5*sc+xp,-y5*sc+yp);</w:t>
      </w:r>
    </w:p>
    <w:p w14:paraId="06BF8C0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5*sc+xp,-y5*sc+yp,x6*sc+xp,-y6*sc+yp);</w:t>
      </w:r>
    </w:p>
    <w:p w14:paraId="7D6ACE6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6*sc+xp,-y6*sc+yp,x7*sc+xp,-y7*sc+yp);</w:t>
      </w:r>
    </w:p>
    <w:p w14:paraId="057DA05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7*sc+xp,-y7*sc+yp,x8*sc+xp,-y8*sc+yp);</w:t>
      </w:r>
    </w:p>
    <w:p w14:paraId="3F7DB9F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8*sc+xp,-y8*sc+yp,x9*sc+xp,-y9*sc+yp);</w:t>
      </w:r>
    </w:p>
    <w:p w14:paraId="555443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9*sc+xp,-y9*sc+yp,x10*sc+xp,-y10*sc+yp);</w:t>
      </w:r>
    </w:p>
    <w:p w14:paraId="1C9D090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0*sc+xp,-y10*sc+yp,x0*sc+xp,-y0*sc+yp);</w:t>
      </w:r>
    </w:p>
    <w:p w14:paraId="4F708AC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B885BA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293085A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58376A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F6B1C6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;</w:t>
      </w:r>
    </w:p>
    <w:p w14:paraId="2B2ECA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float sun(float xS, float yS, float sc)</w:t>
      </w:r>
    </w:p>
    <w:p w14:paraId="3D2069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1F79DD8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55, 111, 0));</w:t>
      </w:r>
    </w:p>
    <w:p w14:paraId="213571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55, 111, 0));</w:t>
      </w:r>
    </w:p>
    <w:p w14:paraId="1A577C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50+xS,105+yS,30);</w:t>
      </w:r>
    </w:p>
    <w:p w14:paraId="2958B4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50+xS,105+yS,COLOR(255, 111, 0));</w:t>
      </w:r>
    </w:p>
    <w:p w14:paraId="4B1EDB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9D3A77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7CCE1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float moon(float xM, float yM, float sc)</w:t>
      </w:r>
    </w:p>
    <w:p w14:paraId="1A00CB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2B9CF0C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DARKGRAY);</w:t>
      </w:r>
    </w:p>
    <w:p w14:paraId="3ECD274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DARKGRAY);</w:t>
      </w:r>
    </w:p>
    <w:p w14:paraId="5F67CE3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50+xM,105+yM,30);</w:t>
      </w:r>
    </w:p>
    <w:p w14:paraId="2C5EF98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floodfill(50+xM,105+yM,DARKGRAY);</w:t>
      </w:r>
    </w:p>
    <w:p w14:paraId="5296CE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E87D7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C6AD05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float clouds(float xc, float yc, float sc)</w:t>
      </w:r>
    </w:p>
    <w:p w14:paraId="68C732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3CF11DD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911F9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[12], y[12];</w:t>
      </w:r>
    </w:p>
    <w:p w14:paraId="11AADDA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</w:p>
    <w:p w14:paraId="63058D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c=18;</w:t>
      </w:r>
    </w:p>
    <w:p w14:paraId="6723BE6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lini lini</w:t>
      </w:r>
    </w:p>
    <w:p w14:paraId="614B68E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-17;y[0]=2;</w:t>
      </w:r>
    </w:p>
    <w:p w14:paraId="250536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]=-19;y[1]=3;</w:t>
      </w:r>
    </w:p>
    <w:p w14:paraId="53FCFD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]=-18.4;y[2]=5;</w:t>
      </w:r>
    </w:p>
    <w:p w14:paraId="2BA148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-17.2;y[3]=6.2;</w:t>
      </w:r>
    </w:p>
    <w:p w14:paraId="656A754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-14.6;y[4]=5.6;</w:t>
      </w:r>
    </w:p>
    <w:p w14:paraId="402266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5]=-14.4;y[5]=4.6;</w:t>
      </w:r>
    </w:p>
    <w:p w14:paraId="02CB0AE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6]=-13;y[6]=5;</w:t>
      </w:r>
    </w:p>
    <w:p w14:paraId="426D9E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7]=-12;y[7]=4;</w:t>
      </w:r>
    </w:p>
    <w:p w14:paraId="025AEE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8]=-11;y[8]=4;</w:t>
      </w:r>
    </w:p>
    <w:p w14:paraId="7579017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9]=-10;y[9]=3;</w:t>
      </w:r>
    </w:p>
    <w:p w14:paraId="3E3B26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0]=-7;y[10]=2;</w:t>
      </w:r>
    </w:p>
    <w:p w14:paraId="7E3A30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1]=-17;y[11]=2;</w:t>
      </w:r>
    </w:p>
    <w:p w14:paraId="1954D3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663B1A1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WHITE);</w:t>
      </w:r>
    </w:p>
    <w:p w14:paraId="046504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11;i++){</w:t>
      </w:r>
    </w:p>
    <w:p w14:paraId="3277FB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c,-y[i]*sc+yc,x[i+1]*sc+xc,-y[i+1]*sc+yc);</w:t>
      </w:r>
    </w:p>
    <w:p w14:paraId="4006DB0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}</w:t>
      </w:r>
    </w:p>
    <w:p w14:paraId="620D71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-13*sc+xc,-3*sc+yc,WHITE);</w:t>
      </w:r>
    </w:p>
    <w:p w14:paraId="38D3087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2F9361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7D9C0CC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WHITE);</w:t>
      </w:r>
    </w:p>
    <w:p w14:paraId="66A32FF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 i&lt;11; i++){</w:t>
      </w:r>
    </w:p>
    <w:p w14:paraId="1D750D4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-x[i]*sc+xc,-y[i]*sc+yc,-x[i+1]*sc+xc,-y[i+1]*sc+yc);</w:t>
      </w:r>
    </w:p>
    <w:p w14:paraId="2E8BF74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A9A0A0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13*sc+xc,-3*sc+yc,WHITE);</w:t>
      </w:r>
    </w:p>
    <w:p w14:paraId="127F80F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083561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098A08A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F7A717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float gambar(float xp, float yp, float sc){</w:t>
      </w:r>
    </w:p>
    <w:p w14:paraId="675ECB2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0,x1,x2,x3,x4, y0,y1,y2,y3,y4;</w:t>
      </w:r>
    </w:p>
    <w:p w14:paraId="3AA54FF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0;y0=2;</w:t>
      </w:r>
    </w:p>
    <w:p w14:paraId="72FAAA8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2;y1=2;</w:t>
      </w:r>
    </w:p>
    <w:p w14:paraId="156CBC1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2=2;y2=0;</w:t>
      </w:r>
    </w:p>
    <w:p w14:paraId="07775C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-y0*sc+yp, x1*sc+xp,-y1*sc+yp);</w:t>
      </w:r>
    </w:p>
    <w:p w14:paraId="0916E9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1*sc+xp, -y1*sc+yp, x2*sc+xp, y2*sc+yp);</w:t>
      </w:r>
    </w:p>
    <w:p w14:paraId="4F023F5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y0*sc+yp, -x1*sc+xp, y1*sc+yp);</w:t>
      </w:r>
    </w:p>
    <w:p w14:paraId="2443CD4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-x1*sc+xp, y1*sc+yp, -x2*sc+xp, y2*sc+yp);</w:t>
      </w:r>
    </w:p>
    <w:p w14:paraId="5828231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-2;y0=-2;</w:t>
      </w:r>
    </w:p>
    <w:p w14:paraId="16D72FE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2;y1=2;</w:t>
      </w:r>
    </w:p>
    <w:p w14:paraId="585679A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y1*sc+yp, x1*sc+xp, y2*sc+yp);</w:t>
      </w:r>
    </w:p>
    <w:p w14:paraId="0884E9D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-y1*sc+yp, -x1*sc+xp, y2*sc+yp);</w:t>
      </w:r>
    </w:p>
    <w:p w14:paraId="6E0C64A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tambah</w:t>
      </w:r>
    </w:p>
    <w:p w14:paraId="6C7D47C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0=-2;y0=0;</w:t>
      </w:r>
    </w:p>
    <w:p w14:paraId="1D38A9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2;y1=0;</w:t>
      </w:r>
    </w:p>
    <w:p w14:paraId="21C914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y0*sc+yp, x1*sc+xp,y1*sc+yp);</w:t>
      </w:r>
    </w:p>
    <w:p w14:paraId="3A21017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0=0;y0=-2;</w:t>
      </w:r>
    </w:p>
    <w:p w14:paraId="1F4246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1=0;y1=2;</w:t>
      </w:r>
    </w:p>
    <w:p w14:paraId="4C86BC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ine(x0*sc+xp, y0*sc+yp, x1*sc+xp,y1*sc+yp);</w:t>
      </w:r>
    </w:p>
    <w:p w14:paraId="67EB786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F7604E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DA68EF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9C8A34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loadscreen()</w:t>
      </w:r>
    </w:p>
    <w:p w14:paraId="212BCD8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{</w:t>
      </w:r>
    </w:p>
    <w:p w14:paraId="28798B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8,0,1);</w:t>
      </w:r>
    </w:p>
    <w:p w14:paraId="59E733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180,250, "loading");</w:t>
      </w:r>
    </w:p>
    <w:p w14:paraId="15A18B5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ircle(180,300,4);</w:t>
      </w:r>
    </w:p>
    <w:p w14:paraId="716ABF2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for(int i = 0; i&lt;200; i+=2)</w:t>
      </w:r>
    </w:p>
    <w:p w14:paraId="2734FAE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3689B2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etcolor(COLOR(209, 227, 255));</w:t>
      </w:r>
    </w:p>
    <w:p w14:paraId="5B996DD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ircle(180+i,300,4);</w:t>
      </w:r>
    </w:p>
    <w:p w14:paraId="2818CC9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A6EA39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if(i&gt;80)</w:t>
      </w:r>
    </w:p>
    <w:p w14:paraId="61878C2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{</w:t>
      </w:r>
    </w:p>
    <w:p w14:paraId="2819D23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setcolor(WHITE);</w:t>
      </w:r>
    </w:p>
    <w:p w14:paraId="01A2A4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outtextxy(180,250,"loading .");</w:t>
      </w:r>
    </w:p>
    <w:p w14:paraId="5799535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}</w:t>
      </w:r>
    </w:p>
    <w:p w14:paraId="301F2F0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if(i&gt;130)</w:t>
      </w:r>
    </w:p>
    <w:p w14:paraId="375B55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{</w:t>
      </w:r>
    </w:p>
    <w:p w14:paraId="45E9913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        setcolor(WHITE);</w:t>
      </w:r>
    </w:p>
    <w:p w14:paraId="2C75AC0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outtextxy(180,250,"loading . .");</w:t>
      </w:r>
    </w:p>
    <w:p w14:paraId="39562ED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}</w:t>
      </w:r>
    </w:p>
    <w:p w14:paraId="3A509A5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if(i&gt;180)</w:t>
      </w:r>
    </w:p>
    <w:p w14:paraId="413DF57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{</w:t>
      </w:r>
    </w:p>
    <w:p w14:paraId="00FDB0D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setcolor(WHITE);</w:t>
      </w:r>
    </w:p>
    <w:p w14:paraId="1F76EC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outtextxy(180,250,"loading . . .");</w:t>
      </w:r>
    </w:p>
    <w:p w14:paraId="30633D6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}</w:t>
      </w:r>
    </w:p>
    <w:p w14:paraId="6A37B4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delay(40);</w:t>
      </w:r>
    </w:p>
    <w:p w14:paraId="76211C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6F58809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3149D3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83594B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A96463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mainmenu(){</w:t>
      </w:r>
    </w:p>
    <w:p w14:paraId="3211300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86D75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7A3370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269B56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0,0,600,700);</w:t>
      </w:r>
    </w:p>
    <w:p w14:paraId="4C6073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9, 227, 255));</w:t>
      </w:r>
    </w:p>
    <w:p w14:paraId="2B3BDB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100,100,COLOR(209, 227, 255));</w:t>
      </w:r>
    </w:p>
    <w:p w14:paraId="326E18A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mouse_x, mouse_y;</w:t>
      </w:r>
    </w:p>
    <w:p w14:paraId="44B5A6E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ouse_x=mousex();</w:t>
      </w:r>
    </w:p>
    <w:p w14:paraId="07D192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ouse_y=mousey();</w:t>
      </w:r>
    </w:p>
    <w:p w14:paraId="0DE114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BLACK);</w:t>
      </w:r>
    </w:p>
    <w:p w14:paraId="0ED671E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bkcolor(COLOR(209, 227, 255));</w:t>
      </w:r>
    </w:p>
    <w:p w14:paraId="53DD518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8);</w:t>
      </w:r>
    </w:p>
    <w:p w14:paraId="6C8DD6B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outtextxy(205,70,"HUNT");</w:t>
      </w:r>
    </w:p>
    <w:p w14:paraId="18727A6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3);</w:t>
      </w:r>
    </w:p>
    <w:p w14:paraId="7ACD9D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80,185,"play");</w:t>
      </w:r>
    </w:p>
    <w:p w14:paraId="3D27BA4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55,285,"how to play");</w:t>
      </w:r>
    </w:p>
    <w:p w14:paraId="38226F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75,385,"credit");</w:t>
      </w:r>
    </w:p>
    <w:p w14:paraId="1C29657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285,485,"exit");</w:t>
      </w:r>
    </w:p>
    <w:p w14:paraId="7B2688A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170,420,230);</w:t>
      </w:r>
    </w:p>
    <w:p w14:paraId="10565E1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270,420,330);</w:t>
      </w:r>
    </w:p>
    <w:p w14:paraId="5C6575B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370,420,430);</w:t>
      </w:r>
    </w:p>
    <w:p w14:paraId="3B62F9D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ctangle(180,470,420,530);</w:t>
      </w:r>
    </w:p>
    <w:p w14:paraId="5F17F56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52DC4F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170)&amp;&amp;(mouse_y&lt;230)&amp;&amp;(mouse_x&gt;180)&amp;&amp;(mouse_x&lt;420))</w:t>
      </w:r>
    </w:p>
    <w:p w14:paraId="37E9DD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21EBB93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</w:t>
      </w:r>
    </w:p>
    <w:p w14:paraId="6B2CE6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3486D72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33F8398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eforeplay();</w:t>
      </w:r>
    </w:p>
    <w:p w14:paraId="54C495E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eplay();</w:t>
      </w:r>
    </w:p>
    <w:p w14:paraId="14B7F49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70303D9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05B7D5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878E00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270)&amp;&amp;(mouse_y&lt;330)&amp;&amp;(mouse_x&gt;180)&amp;&amp;(mouse_x&lt;420))</w:t>
      </w:r>
    </w:p>
    <w:p w14:paraId="50385D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1D61ADF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</w:t>
      </w:r>
    </w:p>
    <w:p w14:paraId="475AE0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046362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73BAED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    howtoplay();</w:t>
      </w:r>
    </w:p>
    <w:p w14:paraId="6544C9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1AE58CC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735562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2DAA6D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E28AC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if((mouse_y&gt;370)&amp;&amp;(mouse_y&lt;430)&amp;&amp;(mouse_x&gt;180)&amp;&amp;(mouse_x&lt;420))</w:t>
      </w:r>
    </w:p>
    <w:p w14:paraId="7968E9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48C2DC8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</w:t>
      </w:r>
    </w:p>
    <w:p w14:paraId="7692809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6D5C8D2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12A0F3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redits();</w:t>
      </w:r>
    </w:p>
    <w:p w14:paraId="43B034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59E2612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CB558B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418B4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2DDEEC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(mouse_y&gt;470)&amp;&amp;(mouse_y&lt;530)&amp;&amp;(mouse_x&gt;180)&amp;&amp;(mouse_x&lt;420))</w:t>
      </w:r>
    </w:p>
    <w:p w14:paraId="071DFFE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24EE9F2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ismouseclick(WM_LBUTTONDOWN))</w:t>
      </w:r>
    </w:p>
    <w:p w14:paraId="715B6B8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5B39499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osegraph();</w:t>
      </w:r>
    </w:p>
    <w:p w14:paraId="3FC962E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exit(0);</w:t>
      </w:r>
    </w:p>
    <w:p w14:paraId="2BE3F61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636560D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reak;</w:t>
      </w:r>
    </w:p>
    <w:p w14:paraId="434216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96789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4156CE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5006D2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C676B4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168B1FA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249AD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howtoplay(){</w:t>
      </w:r>
    </w:p>
    <w:p w14:paraId="0F9D2F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1C2395C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C362E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65A15B0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etcolor(BLACK);</w:t>
      </w:r>
    </w:p>
    <w:p w14:paraId="7A2E06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CKapal KPHowtoplay;</w:t>
      </w:r>
    </w:p>
    <w:p w14:paraId="52BDC4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//setcolor(WHITE);</w:t>
      </w:r>
    </w:p>
    <w:p w14:paraId="552E49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8);</w:t>
      </w:r>
    </w:p>
    <w:p w14:paraId="6BD434D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138,50,"how to play");</w:t>
      </w:r>
    </w:p>
    <w:p w14:paraId="46FB231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2B7E42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185,"press right arrow key -&gt; to moving your boat");</w:t>
      </w:r>
    </w:p>
    <w:p w14:paraId="25CD396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215,"press left arrow key &lt;- to moving your boat");</w:t>
      </w:r>
    </w:p>
    <w:p w14:paraId="4D20E8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50,245,"press space bar to start hunting!");</w:t>
      </w:r>
    </w:p>
    <w:p w14:paraId="0289671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C45C2B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KPHowtoplay.initKapalKN(400,600,20);</w:t>
      </w:r>
    </w:p>
    <w:p w14:paraId="4B4ABD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KPHowtoplay.KapalKN1();</w:t>
      </w:r>
    </w:p>
    <w:p w14:paraId="0D4711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A85AB9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color(WHITE);</w:t>
      </w:r>
    </w:p>
    <w:p w14:paraId="7515C62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295, 470, 1);</w:t>
      </w:r>
    </w:p>
    <w:p w14:paraId="5F5FCCD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345, 500, 1);</w:t>
      </w:r>
    </w:p>
    <w:p w14:paraId="794131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395, 470, 1);</w:t>
      </w:r>
    </w:p>
    <w:p w14:paraId="5506E2E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445, 500, 1);</w:t>
      </w:r>
    </w:p>
    <w:p w14:paraId="043CAEC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bar(495, 470, 1);</w:t>
      </w:r>
    </w:p>
    <w:p w14:paraId="270A253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gambar(545, 500, 1);</w:t>
      </w:r>
    </w:p>
    <w:p w14:paraId="4B41B0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if(GetAsyncKeyState(27)&lt;0)</w:t>
      </w:r>
    </w:p>
    <w:p w14:paraId="321467B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53DB9B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2AF28D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36332FB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return mainmenu();</w:t>
      </w:r>
    </w:p>
    <w:p w14:paraId="64BB87C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0955C66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AA810D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C9BCCC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00B7D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3D1F33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86C90C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credits(){</w:t>
      </w:r>
    </w:p>
    <w:p w14:paraId="17FBB9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2F0FEE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ndPlaySound("gameplay.wav",SND_ASYNC|SND_LOOP);</w:t>
      </w:r>
    </w:p>
    <w:p w14:paraId="114A1C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readimagefile("logo.jpg",300,400,500,600);</w:t>
      </w:r>
    </w:p>
    <w:p w14:paraId="6345594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767E480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BLACK);</w:t>
      </w:r>
    </w:p>
    <w:p w14:paraId="659D91C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8);</w:t>
      </w:r>
    </w:p>
    <w:p w14:paraId="68EE4E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185,50,"credits");</w:t>
      </w:r>
    </w:p>
    <w:p w14:paraId="194051A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3);</w:t>
      </w:r>
    </w:p>
    <w:p w14:paraId="5389125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50,185,"Indiana Namaul Husnah");</w:t>
      </w:r>
    </w:p>
    <w:p w14:paraId="4C906C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50,215,"5024201061");</w:t>
      </w:r>
    </w:p>
    <w:p w14:paraId="5B8E9C5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50,245,"Teknik Komputer 2020");</w:t>
      </w:r>
    </w:p>
    <w:p w14:paraId="090FCE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50,275,"Institut Teknologi Sepuluh Nopember");</w:t>
      </w:r>
    </w:p>
    <w:p w14:paraId="3E83465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D2DB64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DB63FE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GetAsyncKeyState(27)&lt;0)</w:t>
      </w:r>
    </w:p>
    <w:p w14:paraId="03BF05D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524F0F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3E011D5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4BCEA4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return mainmenu();</w:t>
      </w:r>
    </w:p>
    <w:p w14:paraId="5179BC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650CCC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24CBAB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4841D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beforeplay(){</w:t>
      </w:r>
    </w:p>
    <w:p w14:paraId="4B5C36B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2BAC225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05AF046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2647D8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130,185,"get as many fish as possible overnight!");</w:t>
      </w:r>
    </w:p>
    <w:p w14:paraId="2D52291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180,215,"press space to start game");</w:t>
      </w:r>
    </w:p>
    <w:p w14:paraId="43FF492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 (GetAsyncKeyState(VK_SPACE) &amp; 0x8000)</w:t>
      </w:r>
    </w:p>
    <w:p w14:paraId="33A6F3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26D674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0C3282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08C3CC9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eplay();</w:t>
      </w:r>
    </w:p>
    <w:p w14:paraId="5A8CDA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68A1A78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GetAsyncKeyState(27)&lt;0)</w:t>
      </w:r>
    </w:p>
    <w:p w14:paraId="1CA5CBE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1F8C242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device();</w:t>
      </w:r>
    </w:p>
    <w:p w14:paraId="5E54A2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clearmouseclick(WM_LBUTTONDOWN);</w:t>
      </w:r>
    </w:p>
    <w:p w14:paraId="6FE0304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return mainmenu();</w:t>
      </w:r>
    </w:p>
    <w:p w14:paraId="06AA2B1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}</w:t>
      </w:r>
    </w:p>
    <w:p w14:paraId="49446D9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612C4DC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BB1DA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127046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harpoon(float xh, float yh, float sc)</w:t>
      </w:r>
    </w:p>
    <w:p w14:paraId="00E0469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37002B9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[5], y[5];</w:t>
      </w:r>
    </w:p>
    <w:p w14:paraId="1C948CC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</w:p>
    <w:p w14:paraId="09E8B21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c=10;</w:t>
      </w:r>
    </w:p>
    <w:p w14:paraId="3F03E3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1.4;y[0]= 8.45;</w:t>
      </w:r>
    </w:p>
    <w:p w14:paraId="133BC7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]=1.75;y[1]= 8.15;</w:t>
      </w:r>
    </w:p>
    <w:p w14:paraId="777260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]=-9.4;y[2]=-5.85;</w:t>
      </w:r>
    </w:p>
    <w:p w14:paraId="79FE933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-9.5;y[3]=-5.75;</w:t>
      </w:r>
    </w:p>
    <w:p w14:paraId="366344E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1.4;y[4]= 8.45;</w:t>
      </w:r>
    </w:p>
    <w:p w14:paraId="19583A1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135, 123, 85));</w:t>
      </w:r>
    </w:p>
    <w:p w14:paraId="68B9B0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 COLOR(135, 123, 85));</w:t>
      </w:r>
    </w:p>
    <w:p w14:paraId="36B687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4;i++){</w:t>
      </w:r>
    </w:p>
    <w:p w14:paraId="138101F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h,-y[i]*sc+yh,x[i+1]*sc+xh,-y[i+1]*sc+yh);</w:t>
      </w:r>
    </w:p>
    <w:p w14:paraId="573571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84CE6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.15*sc+xh,-6.5*sc+yh,COLOR(135, 123, 85));</w:t>
      </w:r>
    </w:p>
    <w:p w14:paraId="79221B7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2C84C4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fishe(float xf, float yf, float sc){</w:t>
      </w:r>
    </w:p>
    <w:p w14:paraId="7C81AFF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[25], y[25];</w:t>
      </w:r>
    </w:p>
    <w:p w14:paraId="1649B5B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i;</w:t>
      </w:r>
    </w:p>
    <w:p w14:paraId="24CBD1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c=20;</w:t>
      </w:r>
    </w:p>
    <w:p w14:paraId="3A393CD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0]=-2.42;y[0]=-0.045;</w:t>
      </w:r>
    </w:p>
    <w:p w14:paraId="40DFB20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x[1]=-2.1494;y[1]=-0.0244;</w:t>
      </w:r>
    </w:p>
    <w:p w14:paraId="60BDEA5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]=-2.422;y[2]=0.154;</w:t>
      </w:r>
    </w:p>
    <w:p w14:paraId="70D515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3]=-2.162;y[3]=0.32;</w:t>
      </w:r>
    </w:p>
    <w:p w14:paraId="39B80A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4]=-1.724;y[4]=0.52;</w:t>
      </w:r>
    </w:p>
    <w:p w14:paraId="6477E12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5]=-1.08;y[5]=0.665;</w:t>
      </w:r>
    </w:p>
    <w:p w14:paraId="6606BE9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6]=-0.202;y[6]=0.674;</w:t>
      </w:r>
    </w:p>
    <w:p w14:paraId="2BCB4E2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7]=0.635;y[7]=0.525;</w:t>
      </w:r>
    </w:p>
    <w:p w14:paraId="3181DB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8]=1.28;y[8]=0.24;</w:t>
      </w:r>
    </w:p>
    <w:p w14:paraId="5DD732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9]=1.54;y[9]=0.24;</w:t>
      </w:r>
    </w:p>
    <w:p w14:paraId="23C5DB1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0]=2.26;y[10]=0.72;</w:t>
      </w:r>
    </w:p>
    <w:p w14:paraId="7871CBC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1]=1.925;y[11]=0.035;</w:t>
      </w:r>
    </w:p>
    <w:p w14:paraId="40A4734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2]=2.29;y[12]=-0.46;</w:t>
      </w:r>
    </w:p>
    <w:p w14:paraId="7FE6612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3]=1.532;y[13]=-0.184;</w:t>
      </w:r>
    </w:p>
    <w:p w14:paraId="4429D52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4]=1.2933;y[14]=-0.18405;</w:t>
      </w:r>
    </w:p>
    <w:p w14:paraId="13E33E2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5]=1.085;y[15]=-0.265;</w:t>
      </w:r>
    </w:p>
    <w:p w14:paraId="0FD4BAE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6]=0.75;y[16]=-0.4;</w:t>
      </w:r>
    </w:p>
    <w:p w14:paraId="6F1334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7]=-0.36;y[17]=-0.555;</w:t>
      </w:r>
    </w:p>
    <w:p w14:paraId="4ED09F6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8]=-1.385;y[18]=-0.515;</w:t>
      </w:r>
    </w:p>
    <w:p w14:paraId="348135E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19]=-1.85;y[19]=-0.345;</w:t>
      </w:r>
    </w:p>
    <w:p w14:paraId="5BFC8FF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[20]=-2.42;y[20]=-0.045;</w:t>
      </w:r>
    </w:p>
    <w:p w14:paraId="032BDC6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COLOR(201, 194, 109));</w:t>
      </w:r>
    </w:p>
    <w:p w14:paraId="44B36E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fillstyle(SOLID_FILL,COLOR(201, 194, 109));</w:t>
      </w:r>
    </w:p>
    <w:p w14:paraId="329A743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or(i=0;i&lt;20;i++){</w:t>
      </w:r>
    </w:p>
    <w:p w14:paraId="6A69F5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line(x[i]*sc+xf,-y[i]*sc+yf,x[i+1]*sc+xf,-y[i+1]*sc+yf);</w:t>
      </w:r>
    </w:p>
    <w:p w14:paraId="7DFBB87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3CE18BD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odfill(0.2*sc+xf,0*sc+yf,COLOR(201, 194, 109));</w:t>
      </w:r>
    </w:p>
    <w:p w14:paraId="33BDCD3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>}</w:t>
      </w:r>
    </w:p>
    <w:p w14:paraId="1377376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F949A7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gameover(){</w:t>
      </w:r>
    </w:p>
    <w:p w14:paraId="62F6CEB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ndPlaySound("gameova.wav",SND_ASYNC|SND_LOOP);</w:t>
      </w:r>
    </w:p>
    <w:p w14:paraId="316492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bkcolor(COLOR(209, 227, 255));</w:t>
      </w:r>
    </w:p>
    <w:p w14:paraId="7A5335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cleardevice();</w:t>
      </w:r>
    </w:p>
    <w:p w14:paraId="65353C6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nt page=0;</w:t>
      </w:r>
    </w:p>
    <w:p w14:paraId="465C643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activepage(page);</w:t>
      </w:r>
    </w:p>
    <w:p w14:paraId="617C548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visualpage(page);</w:t>
      </w:r>
    </w:p>
    <w:p w14:paraId="79C4EA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while(1){</w:t>
      </w:r>
    </w:p>
    <w:p w14:paraId="1276A04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color(BLACK);</w:t>
      </w:r>
    </w:p>
    <w:p w14:paraId="6BEEC32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41C11AA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245,185,"time's up");</w:t>
      </w:r>
    </w:p>
    <w:p w14:paraId="2827C2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184C103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240, 215, score);</w:t>
      </w:r>
    </w:p>
    <w:p w14:paraId="3917D1B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textstyle(3,0,3);</w:t>
      </w:r>
    </w:p>
    <w:p w14:paraId="61D6613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outtextxy(185,245,"press esc to main menu");</w:t>
      </w:r>
    </w:p>
    <w:p w14:paraId="785BF96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color(BLACK);</w:t>
      </w:r>
    </w:p>
    <w:p w14:paraId="7B7BEBB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scoreK&gt;=10){</w:t>
      </w:r>
    </w:p>
    <w:p w14:paraId="5C0F8D4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220, 130, 15);</w:t>
      </w:r>
    </w:p>
    <w:p w14:paraId="5BAC7C2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290, 130, 15);</w:t>
      </w:r>
    </w:p>
    <w:p w14:paraId="032361A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360, 130, 15);</w:t>
      </w:r>
    </w:p>
    <w:p w14:paraId="7F64E3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C86334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scoreK&gt;=5){</w:t>
      </w:r>
    </w:p>
    <w:p w14:paraId="23694E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220, 130, 15);</w:t>
      </w:r>
    </w:p>
    <w:p w14:paraId="19FD468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290, 130, 15);</w:t>
      </w:r>
    </w:p>
    <w:p w14:paraId="24877B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}</w:t>
      </w:r>
    </w:p>
    <w:p w14:paraId="7C9B367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if(scoreK&gt;=1){</w:t>
      </w:r>
    </w:p>
    <w:p w14:paraId="6984A10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022A6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gambar(220, 130, 15);</w:t>
      </w:r>
    </w:p>
    <w:p w14:paraId="6C4F84E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1AAE54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42B317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GetAsyncKeyState(27)&lt;0)</w:t>
      </w:r>
    </w:p>
    <w:p w14:paraId="18152CB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{</w:t>
      </w:r>
    </w:p>
    <w:p w14:paraId="7F61792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97236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cleardevice();</w:t>
      </w:r>
    </w:p>
    <w:p w14:paraId="0DACF16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return mainmenu();</w:t>
      </w:r>
    </w:p>
    <w:p w14:paraId="3EB4AB5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}</w:t>
      </w:r>
    </w:p>
    <w:p w14:paraId="341F178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7D682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page=1-page;</w:t>
      </w:r>
    </w:p>
    <w:p w14:paraId="6B66420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D00E5A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6773E7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17A42C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1044745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D301CC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void gameplay(){</w:t>
      </w:r>
    </w:p>
    <w:p w14:paraId="29CDAD3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527B723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t page = 0;</w:t>
      </w:r>
    </w:p>
    <w:p w14:paraId="64D9BA9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bkcolor(BLACK);</w:t>
      </w:r>
    </w:p>
    <w:p w14:paraId="0FD904E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p,yp,sc;</w:t>
      </w:r>
    </w:p>
    <w:p w14:paraId="139F0D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cl, ycl; xcl = 300; ycl = 220;</w:t>
      </w:r>
    </w:p>
    <w:p w14:paraId="57E44E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; f=-1;</w:t>
      </w:r>
    </w:p>
    <w:p w14:paraId="6CA07A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float xMo, yMo; xMo=500; yMo=20;</w:t>
      </w:r>
    </w:p>
    <w:p w14:paraId="6395778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Ms, yMs; xMs=600; yMs=20;</w:t>
      </w:r>
    </w:p>
    <w:p w14:paraId="78164A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A41A55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h1, yh1; xh1=160; yh1=300;</w:t>
      </w:r>
    </w:p>
    <w:p w14:paraId="1371046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h, yh; xh=160, yh=300;</w:t>
      </w:r>
    </w:p>
    <w:p w14:paraId="71C298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bp=0;</w:t>
      </w:r>
    </w:p>
    <w:p w14:paraId="515A3E6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ff, yff;xff=200;yff=600;</w:t>
      </w:r>
    </w:p>
    <w:p w14:paraId="0E18F3A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xff1, yff1;xff1=600;yff1=600;</w:t>
      </w:r>
    </w:p>
    <w:p w14:paraId="6E48E9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x; flagx=1;</w:t>
      </w:r>
    </w:p>
    <w:p w14:paraId="7E3E088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y; flagy=1;</w:t>
      </w:r>
    </w:p>
    <w:p w14:paraId="2CDB1A8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C94CED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x1; flagx1=1;</w:t>
      </w:r>
    </w:p>
    <w:p w14:paraId="23D09B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loat flagy1; flagy1=1;</w:t>
      </w:r>
    </w:p>
    <w:p w14:paraId="14E66B0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6A3BBC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Kapal h1, h2, sea1, fs1, fs2, fs3, fs4, KP, KEI;</w:t>
      </w:r>
    </w:p>
    <w:p w14:paraId="3266FCB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a1.initSea(200);</w:t>
      </w:r>
    </w:p>
    <w:p w14:paraId="33FA8A6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EI.initKapalKN(160,280,6.5);</w:t>
      </w:r>
    </w:p>
    <w:p w14:paraId="2D9D07B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P.initKapalKN(200,330,20);</w:t>
      </w:r>
    </w:p>
    <w:p w14:paraId="7C3D869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init fish</w:t>
      </w:r>
    </w:p>
    <w:p w14:paraId="5F6229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1.initfish(600,400,20);</w:t>
      </w:r>
    </w:p>
    <w:p w14:paraId="53DB0B5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2.initfish(666,450,20);</w:t>
      </w:r>
    </w:p>
    <w:p w14:paraId="154EE7E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3.initfish(566,500,20);</w:t>
      </w:r>
    </w:p>
    <w:p w14:paraId="0F23D7A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4.initfish(599,550,20);;</w:t>
      </w:r>
    </w:p>
    <w:p w14:paraId="6D14B46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E5996A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while(1){</w:t>
      </w:r>
    </w:p>
    <w:p w14:paraId="5DF475C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activepage(page);</w:t>
      </w:r>
    </w:p>
    <w:p w14:paraId="0657449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setvisualpage(1-page);</w:t>
      </w:r>
    </w:p>
    <w:p w14:paraId="5CEEFA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eardevice();</w:t>
      </w:r>
    </w:p>
    <w:p w14:paraId="570E8E5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477BCB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a1.sea();</w:t>
      </w:r>
    </w:p>
    <w:p w14:paraId="609027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harpoon(xh, yh, sc); harpoon(xh1, yh1, sc);</w:t>
      </w:r>
    </w:p>
    <w:p w14:paraId="1559833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EI.KKE(); KEI.GerakKanan();</w:t>
      </w:r>
    </w:p>
    <w:p w14:paraId="260B00E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KP.KapalKN1(); KP.GerakKanan();</w:t>
      </w:r>
    </w:p>
    <w:p w14:paraId="0F2ECC2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ishe(xff, yff, sc); fishe(xff1, yff1, sc);</w:t>
      </w:r>
    </w:p>
    <w:p w14:paraId="1159CD8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3D2E8F1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1.fish(); fs1.gerakfishA();</w:t>
      </w:r>
    </w:p>
    <w:p w14:paraId="3E33E6B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2.fish2(); fs2.gerakfishC();</w:t>
      </w:r>
    </w:p>
    <w:p w14:paraId="68266B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3.fish(); fs3.gerakfishB();</w:t>
      </w:r>
    </w:p>
    <w:p w14:paraId="24F9944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fs4.fish2(); fs4.gerakfishC();</w:t>
      </w:r>
    </w:p>
    <w:p w14:paraId="15B9881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9A775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85C85C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score</w:t>
      </w:r>
    </w:p>
    <w:p w14:paraId="10855DB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67690C5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textstyle(3,0,3);</w:t>
      </w:r>
    </w:p>
    <w:p w14:paraId="440A93A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outtextxy(10, 10, score); // ambil score dari array score[99]</w:t>
      </w:r>
    </w:p>
    <w:p w14:paraId="64CE92A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printf(score,"score = %.f", scoreK); //tampilkan score dari scoreK</w:t>
      </w:r>
    </w:p>
    <w:p w14:paraId="63DC101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C6227E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etcolor(WHITE);</w:t>
      </w:r>
    </w:p>
    <w:p w14:paraId="2CA0E7A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bar(100, 70, 1); gambar(150, 80, 1); gambar(200, 90, 1);</w:t>
      </w:r>
    </w:p>
    <w:p w14:paraId="33E421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bar(350, 50, 1); gambar(400, 70, 1); gambar(450, 80, 1);</w:t>
      </w:r>
    </w:p>
    <w:p w14:paraId="51D5B83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F08AF1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clouds(xcl, ycl, sc);</w:t>
      </w:r>
    </w:p>
    <w:p w14:paraId="5B318CB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xcl=xcl+f*0.4; //0.4</w:t>
      </w:r>
    </w:p>
    <w:p w14:paraId="16EF813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cl&gt;310){</w:t>
      </w:r>
    </w:p>
    <w:p w14:paraId="7D3D4B8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=-1;</w:t>
      </w:r>
    </w:p>
    <w:p w14:paraId="3386B85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25A63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cl&lt;290){</w:t>
      </w:r>
    </w:p>
    <w:p w14:paraId="70A16E2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=1;</w:t>
      </w:r>
    </w:p>
    <w:p w14:paraId="7C0C73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04C986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oon(xMo, yMo, sc);</w:t>
      </w:r>
    </w:p>
    <w:p w14:paraId="4237BAC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Mo=xMo-0.4; //30. 0.4</w:t>
      </w:r>
    </w:p>
    <w:p w14:paraId="6F0525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Mo&lt;-100){</w:t>
      </w:r>
    </w:p>
    <w:p w14:paraId="3375FA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un(450, yMs, sc);</w:t>
      </w:r>
    </w:p>
    <w:p w14:paraId="502485D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Ms=xMs-1;</w:t>
      </w:r>
    </w:p>
    <w:p w14:paraId="242F2F0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etbkcolor(COLOR(38, 74, 255));</w:t>
      </w:r>
    </w:p>
    <w:p w14:paraId="412BA93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30740A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08481DD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shoot</w:t>
      </w:r>
    </w:p>
    <w:p w14:paraId="51AC718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GetAsyncKeyState(VK_SPACE) &amp; 0x8000)</w:t>
      </w:r>
    </w:p>
    <w:p w14:paraId="5F8D28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456626D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PlaySound(TEXT("water.wav"), NULL, SND_ASYNC);</w:t>
      </w:r>
    </w:p>
    <w:p w14:paraId="7AECDD8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h1=xh;</w:t>
      </w:r>
    </w:p>
    <w:p w14:paraId="6BFC1CB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yh1=yh;</w:t>
      </w:r>
    </w:p>
    <w:p w14:paraId="41E6CF8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bp=1;</w:t>
      </w:r>
    </w:p>
    <w:p w14:paraId="4EB464A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986491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2FAFAD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bp==1)</w:t>
      </w:r>
    </w:p>
    <w:p w14:paraId="019980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78F4D9C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4533F3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h1=yh1+6;</w:t>
      </w:r>
    </w:p>
    <w:p w14:paraId="68AC447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h1=xh1-5;</w:t>
      </w:r>
    </w:p>
    <w:p w14:paraId="33CA96B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(xh1&gt;0.42*20+xff)&amp;&amp;(xh1&lt;6.29*20+xff)&amp;&amp;(yh1&gt;-0.024*20+yff)&amp;&amp;(yh1&lt;0.665*20+yff))</w:t>
      </w:r>
    </w:p>
    <w:p w14:paraId="7E05BB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3D05A42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=700;</w:t>
      </w:r>
    </w:p>
    <w:p w14:paraId="1C77E22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yff=700;</w:t>
      </w:r>
    </w:p>
    <w:p w14:paraId="3E2BFE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coreK+=1;</w:t>
      </w:r>
    </w:p>
    <w:p w14:paraId="38DE029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3816103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(xh1&gt;0.42*20+xff1)&amp;&amp;(xh1&lt;6.29*20+xff1)&amp;&amp;(yh1&gt;-0.024*20+yff1)&amp;&amp;(yh1&lt;0.665*20+yff1))</w:t>
      </w:r>
    </w:p>
    <w:p w14:paraId="417881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{</w:t>
      </w:r>
    </w:p>
    <w:p w14:paraId="4705E5E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1=900;</w:t>
      </w:r>
    </w:p>
    <w:p w14:paraId="4850C05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yff1=800;</w:t>
      </w:r>
    </w:p>
    <w:p w14:paraId="5CEF3D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scoreK+=1;</w:t>
      </w:r>
    </w:p>
    <w:p w14:paraId="61102E5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4CF426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5E33787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7A0F0D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 GetAsyncKeyState(VK_RIGHT) &amp; 0x8000)</w:t>
      </w:r>
    </w:p>
    <w:p w14:paraId="7443C41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66C58BE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h=xh+5;</w:t>
      </w:r>
    </w:p>
    <w:p w14:paraId="4395F58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6AF88A70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 GetAsyncKeyState(VK_LEFT) &amp; 0x8000)</w:t>
      </w:r>
    </w:p>
    <w:p w14:paraId="5BE3E17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{</w:t>
      </w:r>
    </w:p>
    <w:p w14:paraId="504CCEDF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xh=xh-5;</w:t>
      </w:r>
    </w:p>
    <w:p w14:paraId="2DA90F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49C5E26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78B1E8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f=xff-flagx*7;</w:t>
      </w:r>
    </w:p>
    <w:p w14:paraId="3F1FC33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f=yff-flagy*0.5;</w:t>
      </w:r>
    </w:p>
    <w:p w14:paraId="4091E7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f&lt;-100){</w:t>
      </w:r>
    </w:p>
    <w:p w14:paraId="387C71F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=900;</w:t>
      </w:r>
    </w:p>
    <w:p w14:paraId="192C703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8D9A7E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&lt;400){</w:t>
      </w:r>
    </w:p>
    <w:p w14:paraId="310B0C0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=-1;</w:t>
      </w:r>
    </w:p>
    <w:p w14:paraId="0FDA455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43A2BC5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&gt;800){</w:t>
      </w:r>
    </w:p>
    <w:p w14:paraId="551F8BF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=1;</w:t>
      </w:r>
    </w:p>
    <w:p w14:paraId="3648D44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230469F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B619E6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xff1=xff1-flagx1*5;</w:t>
      </w:r>
    </w:p>
    <w:p w14:paraId="6B06399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yff1=yff1+flagy1*2;</w:t>
      </w:r>
    </w:p>
    <w:p w14:paraId="68DD53C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xff1&lt;-100){</w:t>
      </w:r>
    </w:p>
    <w:p w14:paraId="0DE3594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xff1=800;</w:t>
      </w:r>
    </w:p>
    <w:p w14:paraId="65E5A3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35B6DA5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1&lt;400){</w:t>
      </w:r>
    </w:p>
    <w:p w14:paraId="42E3819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1=1;</w:t>
      </w:r>
    </w:p>
    <w:p w14:paraId="2CEE6D7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51EA6D9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if(yff1&gt;800){</w:t>
      </w:r>
    </w:p>
    <w:p w14:paraId="297BCB6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flagy1=-1;</w:t>
      </w:r>
    </w:p>
    <w:p w14:paraId="0D37A83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2B3DA9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//gameover</w:t>
      </w:r>
    </w:p>
    <w:p w14:paraId="779DDF4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f(xMo&lt;-140){</w:t>
      </w:r>
    </w:p>
    <w:p w14:paraId="7E8AD5CB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lastRenderedPageBreak/>
        <w:t xml:space="preserve">        cleardevice();</w:t>
      </w:r>
    </w:p>
    <w:p w14:paraId="2F38BF7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setbkcolor(BLACK);</w:t>
      </w:r>
    </w:p>
    <w:p w14:paraId="2F15EF4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gameover();</w:t>
      </w:r>
    </w:p>
    <w:p w14:paraId="778A4A37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if(GetAsyncKeyState(27)&lt;0)</w:t>
      </w:r>
    </w:p>
    <w:p w14:paraId="0F4E19B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{</w:t>
      </w:r>
    </w:p>
    <w:p w14:paraId="423E47F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A5AD20C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cleardevice();</w:t>
      </w:r>
    </w:p>
    <w:p w14:paraId="39390CF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    return mainmenu();</w:t>
      </w:r>
    </w:p>
    <w:p w14:paraId="5CB37489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    }</w:t>
      </w:r>
    </w:p>
    <w:p w14:paraId="6B8AA1EE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0731275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    }</w:t>
      </w:r>
    </w:p>
    <w:p w14:paraId="1997FB08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delay(20);</w:t>
      </w:r>
    </w:p>
    <w:p w14:paraId="7686244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page = 1-page;</w:t>
      </w:r>
    </w:p>
    <w:p w14:paraId="132B28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}</w:t>
      </w:r>
    </w:p>
    <w:p w14:paraId="79BF012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2F9B6EBD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78F40606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44980B51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int main(){</w:t>
      </w:r>
    </w:p>
    <w:p w14:paraId="17F6F51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78249AC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initwindow(600,700, "HUNT");</w:t>
      </w:r>
    </w:p>
    <w:p w14:paraId="2F531CC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loadscreen();</w:t>
      </w:r>
    </w:p>
    <w:p w14:paraId="2283358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sndPlaySound("gameplay.wav",SND_ASYNC|SND_LOOP);</w:t>
      </w:r>
    </w:p>
    <w:p w14:paraId="1EA9BAAA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mainmenu();</w:t>
      </w:r>
    </w:p>
    <w:p w14:paraId="706AC2D4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 xml:space="preserve">    gameplay();</w:t>
      </w:r>
    </w:p>
    <w:p w14:paraId="4AC12C43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</w:p>
    <w:p w14:paraId="6FCBD9E2" w14:textId="77777777" w:rsidR="00B3037B" w:rsidRPr="00B3037B" w:rsidRDefault="00B3037B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 w:rsidRPr="00B3037B">
        <w:rPr>
          <w:rFonts w:ascii="Courier New" w:hAnsi="Courier New" w:cs="Courier New"/>
          <w:bCs/>
          <w:color w:val="000000" w:themeColor="text1"/>
          <w:sz w:val="20"/>
          <w:szCs w:val="20"/>
        </w:rPr>
        <w:t>}</w:t>
      </w:r>
    </w:p>
    <w:p w14:paraId="38124337" w14:textId="49E2F106" w:rsidR="005D007D" w:rsidRPr="009A3F17" w:rsidRDefault="00E87740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9A3F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4.</w:t>
      </w:r>
      <w:r w:rsidR="009A3F17" w:rsidRPr="009A3F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2</w:t>
      </w:r>
      <w:r w:rsidRPr="009A3F17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Screenshot Program</w:t>
      </w:r>
    </w:p>
    <w:p w14:paraId="1329D329" w14:textId="57786994" w:rsidR="005D007D" w:rsidRPr="00B3037B" w:rsidRDefault="00D4113C" w:rsidP="003313D2">
      <w:pPr>
        <w:spacing w:line="360" w:lineRule="auto"/>
        <w:jc w:val="both"/>
        <w:rPr>
          <w:rFonts w:ascii="Courier New" w:hAnsi="Courier New" w:cs="Courier New"/>
          <w:bCs/>
          <w:color w:val="000000" w:themeColor="text1"/>
          <w:sz w:val="20"/>
          <w:szCs w:val="20"/>
        </w:rPr>
      </w:pPr>
      <w:r>
        <w:rPr>
          <w:noProof/>
        </w:rPr>
        <w:drawing>
          <wp:inline distT="0" distB="0" distL="0" distR="0" wp14:anchorId="55C807EF" wp14:editId="5B309675">
            <wp:extent cx="5731510" cy="6798310"/>
            <wp:effectExtent l="0" t="0" r="2540" b="25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798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A979C7" w14:textId="62DE7958" w:rsidR="005D007D" w:rsidRDefault="00D4113C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4.1.1 Screenshot program</w:t>
      </w:r>
    </w:p>
    <w:p w14:paraId="0EE1A529" w14:textId="75DF8591" w:rsidR="005D007D" w:rsidRDefault="00D4113C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158598F" wp14:editId="789A9303">
            <wp:extent cx="5731510" cy="6827520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827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26B09" w14:textId="4EFAF56E" w:rsidR="005F25FB" w:rsidRDefault="005F25FB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Gambar 4.1.1 Screenshot program</w:t>
      </w:r>
    </w:p>
    <w:p w14:paraId="1E18F206" w14:textId="3E09847B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E2C3FC9" w14:textId="5297BCC3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22316E44" w14:textId="5D5FEFFB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48662C0" w14:textId="72872F2C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FF5DCA2" w14:textId="77777777" w:rsidR="00856CB3" w:rsidRDefault="009C2A4D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 xml:space="preserve">BAB V </w:t>
      </w:r>
    </w:p>
    <w:p w14:paraId="47299981" w14:textId="0F60CF1A" w:rsidR="005D007D" w:rsidRDefault="009C2A4D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UTUP</w:t>
      </w:r>
    </w:p>
    <w:p w14:paraId="5E145832" w14:textId="7E3BB86C" w:rsidR="009C2A4D" w:rsidRDefault="00561031" w:rsidP="003313D2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.1 Kesimpulan</w:t>
      </w:r>
    </w:p>
    <w:p w14:paraId="541F136D" w14:textId="5E7A2816" w:rsidR="004B51A3" w:rsidRPr="004B51A3" w:rsidRDefault="004B51A3" w:rsidP="003313D2">
      <w:pPr>
        <w:spacing w:line="360" w:lineRule="auto"/>
        <w:ind w:firstLine="720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</w:t>
      </w:r>
      <w:r w:rsidR="00856CB3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ngembangkan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game dengan bahasa pemograman C/C++ dan dengan menggunakan library graphics.h merupakan </w:t>
      </w:r>
      <w:r w:rsidR="0002157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uatu kelanjutan dari mempelajari bahasa pemograman. </w:t>
      </w:r>
      <w:r w:rsidR="00C0665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Graphics.h merupakan sebuah awal yang tepat untuk belajar </w:t>
      </w:r>
      <w:r w:rsidR="00B9725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mbangkan suatu game sebelum</w:t>
      </w:r>
      <w:r w:rsidR="002E36E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enggunakan library yang lebih </w:t>
      </w:r>
      <w:r w:rsidR="00F90371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lanjut. </w:t>
      </w:r>
      <w:r w:rsidR="0002157A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 menggunak</w:t>
      </w:r>
      <w:r w:rsidR="00A25DD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an metode pendekatan OOP, pembuatan game dengan bahasa C/C++ menjadi lebih mudah dan tertata. </w:t>
      </w:r>
      <w:r w:rsidR="0015207B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Cara mengembangkan sebuah game dengan bahasa C/C++ </w:t>
      </w:r>
      <w:r w:rsidR="0005220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dan library graphics.h adalah dengan mempelajari fungsi-fungsi apa saja yang </w:t>
      </w:r>
      <w:r w:rsidR="00E70FC6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dapat di graphic</w:t>
      </w:r>
      <w:r w:rsidR="00404EF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s.h kemudian mengembangkannya di IDE seperti </w:t>
      </w:r>
      <w:r w:rsidR="0042553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</w:t>
      </w:r>
      <w:r w:rsidR="00404EF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odeblocks, </w:t>
      </w:r>
      <w:r w:rsidR="0042553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</w:t>
      </w:r>
      <w:r w:rsidR="00404EF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v</w:t>
      </w:r>
      <w:r w:rsidR="0042553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-</w:t>
      </w:r>
      <w:r w:rsidR="00404EF9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++, dan lain-lain</w:t>
      </w:r>
      <w:r w:rsidR="00425538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29D4D45E" w14:textId="3C703E1C" w:rsidR="00561031" w:rsidRDefault="00561031" w:rsidP="003313D2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t>5.2 Saran</w:t>
      </w:r>
    </w:p>
    <w:p w14:paraId="5ED5C4E5" w14:textId="4552A07B" w:rsidR="00684501" w:rsidRDefault="00684501" w:rsidP="003313D2">
      <w:pPr>
        <w:pStyle w:val="ListParagraph"/>
        <w:tabs>
          <w:tab w:val="right" w:leader="dot" w:pos="9000"/>
        </w:tabs>
        <w:spacing w:line="360" w:lineRule="auto"/>
        <w:ind w:left="0" w:firstLine="450"/>
        <w:rPr>
          <w:rFonts w:ascii="Times New Roman" w:hAnsi="Times New Roman" w:cs="Times New Roman"/>
          <w:b/>
          <w:bCs/>
          <w:sz w:val="32"/>
          <w:szCs w:val="32"/>
        </w:rPr>
      </w:pPr>
      <w:r w:rsidRPr="004B69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Pada kenyataannya, </w:t>
      </w:r>
      <w:r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embangan game</w:t>
      </w:r>
      <w:r w:rsidRPr="004B69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i masih bersifat sangat sederhana. Oleh karena itu, </w:t>
      </w:r>
      <w:r w:rsidR="00280075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gembangan game serta laporan</w:t>
      </w:r>
      <w:r w:rsidRPr="004B69FD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ini pun masih memerlukan kritikan dan saran</w:t>
      </w:r>
      <w:r w:rsidR="00226704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r w:rsidR="00226704"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dari semua pihak terkait dengan relevansi </w:t>
      </w:r>
      <w:r w:rsidR="00226704">
        <w:rPr>
          <w:rFonts w:ascii="Times New Roman" w:hAnsi="Times New Roman" w:cs="Times New Roman"/>
          <w:color w:val="000000" w:themeColor="text1"/>
          <w:sz w:val="24"/>
          <w:szCs w:val="24"/>
        </w:rPr>
        <w:t>laporan final project game</w:t>
      </w:r>
      <w:r w:rsidR="00226704" w:rsidRPr="004B69FD">
        <w:rPr>
          <w:rFonts w:ascii="Times New Roman" w:hAnsi="Times New Roman" w:cs="Times New Roman"/>
          <w:color w:val="000000" w:themeColor="text1"/>
          <w:sz w:val="24"/>
          <w:szCs w:val="24"/>
          <w:lang w:val="id-ID"/>
        </w:rPr>
        <w:t xml:space="preserve"> ini agar bisa menjadi lebih baik di masa yang akan datang.                         </w:t>
      </w:r>
    </w:p>
    <w:p w14:paraId="390B9F20" w14:textId="77777777" w:rsidR="00425538" w:rsidRDefault="00425538" w:rsidP="003313D2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AF9C8DC" w14:textId="77777777" w:rsidR="00561031" w:rsidRPr="00561031" w:rsidRDefault="00561031" w:rsidP="003313D2">
      <w:pPr>
        <w:spacing w:line="360" w:lineRule="auto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8D7A73B" w14:textId="04378D94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23F2614" w14:textId="54266F5D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69774847" w14:textId="201CAEDA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076C999F" w14:textId="6059CF5C" w:rsidR="005D007D" w:rsidRDefault="005D007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074EF5C" w14:textId="510F8EB0" w:rsidR="006B283D" w:rsidRDefault="006B283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CE1CFED" w14:textId="5DF296B4" w:rsidR="006B283D" w:rsidRDefault="006B283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E8C6EE7" w14:textId="2C8762E5" w:rsidR="006B283D" w:rsidRDefault="006B283D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5A953B51" w14:textId="47E857C6" w:rsidR="00206099" w:rsidRDefault="00206099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77C26EA" w14:textId="613E9277" w:rsidR="00206099" w:rsidRDefault="00206099" w:rsidP="003313D2">
      <w:pPr>
        <w:spacing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DAFAR PUSTAKA</w:t>
      </w:r>
    </w:p>
    <w:p w14:paraId="312C154F" w14:textId="72110A35" w:rsidR="003C5652" w:rsidRPr="003C5652" w:rsidRDefault="00E07B83" w:rsidP="003313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separate"/>
      </w:r>
      <w:r w:rsidR="003C5652" w:rsidRPr="003C5652">
        <w:rPr>
          <w:rFonts w:ascii="Times New Roman" w:hAnsi="Times New Roman" w:cs="Times New Roman"/>
          <w:noProof/>
          <w:sz w:val="24"/>
          <w:szCs w:val="24"/>
        </w:rPr>
        <w:t xml:space="preserve">Ide, E., Visual, C., C, D. B., &amp; Praktikum, M. (2018). Pengenalan Bahasa C++, Algoritma Pemrograman, Integrated Development Equipment (IDE) Visual C++ dan Dasar Dasar Bahasa C++. </w:t>
      </w:r>
      <w:r w:rsidR="003C5652" w:rsidRPr="003C5652">
        <w:rPr>
          <w:rFonts w:ascii="Times New Roman" w:hAnsi="Times New Roman" w:cs="Times New Roman"/>
          <w:i/>
          <w:iCs/>
          <w:noProof/>
          <w:sz w:val="24"/>
          <w:szCs w:val="24"/>
        </w:rPr>
        <w:t>Universitas Negeri Malang</w:t>
      </w:r>
      <w:r w:rsidR="003C5652" w:rsidRPr="003C5652">
        <w:rPr>
          <w:rFonts w:ascii="Times New Roman" w:hAnsi="Times New Roman" w:cs="Times New Roman"/>
          <w:noProof/>
          <w:sz w:val="24"/>
          <w:szCs w:val="24"/>
        </w:rPr>
        <w:t>, 1–17.</w:t>
      </w:r>
    </w:p>
    <w:p w14:paraId="033A518B" w14:textId="77777777" w:rsidR="003C5652" w:rsidRPr="003C5652" w:rsidRDefault="003C5652" w:rsidP="003313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3C5652">
        <w:rPr>
          <w:rFonts w:ascii="Times New Roman" w:hAnsi="Times New Roman" w:cs="Times New Roman"/>
          <w:noProof/>
          <w:sz w:val="24"/>
          <w:szCs w:val="24"/>
        </w:rPr>
        <w:t xml:space="preserve">Suprapto,  et al. (2008). Bahasa Pemrograman. </w:t>
      </w:r>
      <w:r w:rsidRPr="003C5652">
        <w:rPr>
          <w:rFonts w:ascii="Times New Roman" w:hAnsi="Times New Roman" w:cs="Times New Roman"/>
          <w:i/>
          <w:iCs/>
          <w:noProof/>
          <w:sz w:val="24"/>
          <w:szCs w:val="24"/>
        </w:rPr>
        <w:t>Buku Bahasa Pemrograman</w:t>
      </w:r>
      <w:r w:rsidRPr="003C565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C565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C5652">
        <w:rPr>
          <w:rFonts w:ascii="Times New Roman" w:hAnsi="Times New Roman" w:cs="Times New Roman"/>
          <w:noProof/>
          <w:sz w:val="24"/>
          <w:szCs w:val="24"/>
        </w:rPr>
        <w:t>(1), 1–597. http://staff.uny.ac.id/sites/default/files/penelitian/Drs. Totok Sukardiyono, M.T./Buku Bahasa Pemrograman Lengkap.pdf</w:t>
      </w:r>
    </w:p>
    <w:p w14:paraId="3885B9D2" w14:textId="3F3DB50E" w:rsidR="00206099" w:rsidRPr="00D03BB0" w:rsidRDefault="00E07B83" w:rsidP="003313D2">
      <w:pPr>
        <w:spacing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/>
          <w:color w:val="000000" w:themeColor="text1"/>
          <w:sz w:val="24"/>
          <w:szCs w:val="24"/>
        </w:rPr>
        <w:fldChar w:fldCharType="end"/>
      </w:r>
    </w:p>
    <w:sectPr w:rsidR="00206099" w:rsidRPr="00D03BB0" w:rsidSect="005578A1">
      <w:type w:val="continuous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C32F38" w14:textId="77777777" w:rsidR="00BE653D" w:rsidRDefault="00BE653D" w:rsidP="000858A5">
      <w:pPr>
        <w:spacing w:after="0" w:line="240" w:lineRule="auto"/>
      </w:pPr>
      <w:r>
        <w:separator/>
      </w:r>
    </w:p>
  </w:endnote>
  <w:endnote w:type="continuationSeparator" w:id="0">
    <w:p w14:paraId="2ECA6294" w14:textId="77777777" w:rsidR="00BE653D" w:rsidRDefault="00BE653D" w:rsidP="000858A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atang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3993320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7989CB" w14:textId="5DFB1399" w:rsidR="000858A5" w:rsidRDefault="000858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2115B8" w14:textId="77777777" w:rsidR="000858A5" w:rsidRDefault="000858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022561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CB819A" w14:textId="77777777" w:rsidR="000858A5" w:rsidRDefault="000858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537C2C5" w14:textId="77777777" w:rsidR="000858A5" w:rsidRDefault="000858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4E82D9" w14:textId="77777777" w:rsidR="00BE653D" w:rsidRDefault="00BE653D" w:rsidP="000858A5">
      <w:pPr>
        <w:spacing w:after="0" w:line="240" w:lineRule="auto"/>
      </w:pPr>
      <w:r>
        <w:separator/>
      </w:r>
    </w:p>
  </w:footnote>
  <w:footnote w:type="continuationSeparator" w:id="0">
    <w:p w14:paraId="3B006981" w14:textId="77777777" w:rsidR="00BE653D" w:rsidRDefault="00BE653D" w:rsidP="000858A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A84B95"/>
    <w:multiLevelType w:val="multilevel"/>
    <w:tmpl w:val="A27851F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5031DC1"/>
    <w:multiLevelType w:val="multilevel"/>
    <w:tmpl w:val="57908B6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6D73318"/>
    <w:multiLevelType w:val="multilevel"/>
    <w:tmpl w:val="B0903830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3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720" w:hanging="1800"/>
      </w:pPr>
      <w:rPr>
        <w:rFonts w:hint="default"/>
      </w:rPr>
    </w:lvl>
  </w:abstractNum>
  <w:abstractNum w:abstractNumId="3" w15:restartNumberingAfterBreak="0">
    <w:nsid w:val="2A827F86"/>
    <w:multiLevelType w:val="multilevel"/>
    <w:tmpl w:val="21CC113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3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720" w:hanging="1800"/>
      </w:pPr>
      <w:rPr>
        <w:rFonts w:hint="default"/>
      </w:rPr>
    </w:lvl>
  </w:abstractNum>
  <w:abstractNum w:abstractNumId="4" w15:restartNumberingAfterBreak="0">
    <w:nsid w:val="2C9C2A2F"/>
    <w:multiLevelType w:val="hybridMultilevel"/>
    <w:tmpl w:val="2B8010A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70B549E"/>
    <w:multiLevelType w:val="multilevel"/>
    <w:tmpl w:val="DF24262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3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720" w:hanging="1800"/>
      </w:pPr>
      <w:rPr>
        <w:rFonts w:hint="default"/>
      </w:rPr>
    </w:lvl>
  </w:abstractNum>
  <w:abstractNum w:abstractNumId="6" w15:restartNumberingAfterBreak="0">
    <w:nsid w:val="3E2F469C"/>
    <w:multiLevelType w:val="multilevel"/>
    <w:tmpl w:val="3E12B8B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35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7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6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3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837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972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6"/>
  </w:num>
  <w:num w:numId="5">
    <w:abstractNumId w:val="3"/>
  </w:num>
  <w:num w:numId="6">
    <w:abstractNumId w:val="5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A47C3F"/>
    <w:rsid w:val="00003B9D"/>
    <w:rsid w:val="00003EB3"/>
    <w:rsid w:val="00020A3E"/>
    <w:rsid w:val="0002157A"/>
    <w:rsid w:val="0004049D"/>
    <w:rsid w:val="000478AE"/>
    <w:rsid w:val="00052205"/>
    <w:rsid w:val="00052B9E"/>
    <w:rsid w:val="00052F1C"/>
    <w:rsid w:val="00076727"/>
    <w:rsid w:val="000858A5"/>
    <w:rsid w:val="000873CC"/>
    <w:rsid w:val="00091F96"/>
    <w:rsid w:val="000A1F68"/>
    <w:rsid w:val="000C799B"/>
    <w:rsid w:val="0010282C"/>
    <w:rsid w:val="00102DA9"/>
    <w:rsid w:val="00107DE1"/>
    <w:rsid w:val="00117F01"/>
    <w:rsid w:val="0012209B"/>
    <w:rsid w:val="00124D0B"/>
    <w:rsid w:val="001304C6"/>
    <w:rsid w:val="001341FD"/>
    <w:rsid w:val="001363D7"/>
    <w:rsid w:val="00152070"/>
    <w:rsid w:val="0015207B"/>
    <w:rsid w:val="00152723"/>
    <w:rsid w:val="00160960"/>
    <w:rsid w:val="00161D35"/>
    <w:rsid w:val="001621AF"/>
    <w:rsid w:val="00162621"/>
    <w:rsid w:val="0016380D"/>
    <w:rsid w:val="00174465"/>
    <w:rsid w:val="00192DB2"/>
    <w:rsid w:val="001943F2"/>
    <w:rsid w:val="0019798F"/>
    <w:rsid w:val="00197B2F"/>
    <w:rsid w:val="001A4490"/>
    <w:rsid w:val="001A5814"/>
    <w:rsid w:val="001A757B"/>
    <w:rsid w:val="001A7807"/>
    <w:rsid w:val="001C0817"/>
    <w:rsid w:val="001E246B"/>
    <w:rsid w:val="002011A9"/>
    <w:rsid w:val="00206099"/>
    <w:rsid w:val="0020753D"/>
    <w:rsid w:val="00226704"/>
    <w:rsid w:val="00234EC0"/>
    <w:rsid w:val="00235008"/>
    <w:rsid w:val="002374B3"/>
    <w:rsid w:val="00262072"/>
    <w:rsid w:val="002703C7"/>
    <w:rsid w:val="00280075"/>
    <w:rsid w:val="00290D27"/>
    <w:rsid w:val="0029630B"/>
    <w:rsid w:val="002A2EDF"/>
    <w:rsid w:val="002A43EB"/>
    <w:rsid w:val="002A6B20"/>
    <w:rsid w:val="002A6C82"/>
    <w:rsid w:val="002A740D"/>
    <w:rsid w:val="002B2862"/>
    <w:rsid w:val="002C1659"/>
    <w:rsid w:val="002D7FF1"/>
    <w:rsid w:val="002E36E5"/>
    <w:rsid w:val="002E41E0"/>
    <w:rsid w:val="002E6AC1"/>
    <w:rsid w:val="002F02ED"/>
    <w:rsid w:val="00302BF8"/>
    <w:rsid w:val="00305BD4"/>
    <w:rsid w:val="0030711F"/>
    <w:rsid w:val="00321AD7"/>
    <w:rsid w:val="003313D2"/>
    <w:rsid w:val="003339B6"/>
    <w:rsid w:val="003471CF"/>
    <w:rsid w:val="00352D49"/>
    <w:rsid w:val="003565E7"/>
    <w:rsid w:val="003605FC"/>
    <w:rsid w:val="00366BBB"/>
    <w:rsid w:val="003818F0"/>
    <w:rsid w:val="003821E6"/>
    <w:rsid w:val="00385944"/>
    <w:rsid w:val="0039672A"/>
    <w:rsid w:val="00396AF0"/>
    <w:rsid w:val="003A5BF7"/>
    <w:rsid w:val="003B0D82"/>
    <w:rsid w:val="003C020E"/>
    <w:rsid w:val="003C18A0"/>
    <w:rsid w:val="003C296C"/>
    <w:rsid w:val="003C5652"/>
    <w:rsid w:val="003C7FDC"/>
    <w:rsid w:val="003E07DD"/>
    <w:rsid w:val="003E67B0"/>
    <w:rsid w:val="003F02C3"/>
    <w:rsid w:val="003F4B7F"/>
    <w:rsid w:val="00403F6E"/>
    <w:rsid w:val="00404EF9"/>
    <w:rsid w:val="004105B4"/>
    <w:rsid w:val="004148CF"/>
    <w:rsid w:val="00424420"/>
    <w:rsid w:val="00425538"/>
    <w:rsid w:val="0042783E"/>
    <w:rsid w:val="00481F2C"/>
    <w:rsid w:val="00491532"/>
    <w:rsid w:val="004A3813"/>
    <w:rsid w:val="004B51A3"/>
    <w:rsid w:val="004C265B"/>
    <w:rsid w:val="004F0E94"/>
    <w:rsid w:val="004F44F0"/>
    <w:rsid w:val="004F7EB8"/>
    <w:rsid w:val="00502D9A"/>
    <w:rsid w:val="00507234"/>
    <w:rsid w:val="00510C42"/>
    <w:rsid w:val="00512074"/>
    <w:rsid w:val="00512A03"/>
    <w:rsid w:val="0051355E"/>
    <w:rsid w:val="0051437A"/>
    <w:rsid w:val="00517419"/>
    <w:rsid w:val="005202E4"/>
    <w:rsid w:val="005245BB"/>
    <w:rsid w:val="0053130E"/>
    <w:rsid w:val="005340E0"/>
    <w:rsid w:val="005360A8"/>
    <w:rsid w:val="00541DFD"/>
    <w:rsid w:val="00543605"/>
    <w:rsid w:val="00543B41"/>
    <w:rsid w:val="0054531A"/>
    <w:rsid w:val="0055192E"/>
    <w:rsid w:val="005537CA"/>
    <w:rsid w:val="005578A1"/>
    <w:rsid w:val="00560353"/>
    <w:rsid w:val="00561031"/>
    <w:rsid w:val="00563201"/>
    <w:rsid w:val="00564F8B"/>
    <w:rsid w:val="00566660"/>
    <w:rsid w:val="0057180D"/>
    <w:rsid w:val="005872F4"/>
    <w:rsid w:val="00594EB4"/>
    <w:rsid w:val="00597DF6"/>
    <w:rsid w:val="005A0B43"/>
    <w:rsid w:val="005A4249"/>
    <w:rsid w:val="005B0CC4"/>
    <w:rsid w:val="005B3038"/>
    <w:rsid w:val="005C54A3"/>
    <w:rsid w:val="005D007D"/>
    <w:rsid w:val="005D17E4"/>
    <w:rsid w:val="005D3037"/>
    <w:rsid w:val="005D40B3"/>
    <w:rsid w:val="005E55E0"/>
    <w:rsid w:val="005E645E"/>
    <w:rsid w:val="005E7120"/>
    <w:rsid w:val="005F25FB"/>
    <w:rsid w:val="005F368C"/>
    <w:rsid w:val="00622210"/>
    <w:rsid w:val="00624340"/>
    <w:rsid w:val="00624C02"/>
    <w:rsid w:val="00626543"/>
    <w:rsid w:val="00645F1C"/>
    <w:rsid w:val="0064695C"/>
    <w:rsid w:val="00652D8C"/>
    <w:rsid w:val="00653549"/>
    <w:rsid w:val="006633CA"/>
    <w:rsid w:val="00671E87"/>
    <w:rsid w:val="00684501"/>
    <w:rsid w:val="00685FEF"/>
    <w:rsid w:val="00693437"/>
    <w:rsid w:val="006A62D4"/>
    <w:rsid w:val="006B0C7C"/>
    <w:rsid w:val="006B283D"/>
    <w:rsid w:val="006C3C5A"/>
    <w:rsid w:val="006D5CFB"/>
    <w:rsid w:val="006E341C"/>
    <w:rsid w:val="006E7B02"/>
    <w:rsid w:val="006F3F69"/>
    <w:rsid w:val="006F7058"/>
    <w:rsid w:val="007065B9"/>
    <w:rsid w:val="0071157D"/>
    <w:rsid w:val="00713DC3"/>
    <w:rsid w:val="0071753B"/>
    <w:rsid w:val="00736697"/>
    <w:rsid w:val="00740E74"/>
    <w:rsid w:val="007445B3"/>
    <w:rsid w:val="0074642B"/>
    <w:rsid w:val="00747CBF"/>
    <w:rsid w:val="0075277D"/>
    <w:rsid w:val="00752B55"/>
    <w:rsid w:val="00753C45"/>
    <w:rsid w:val="007574FB"/>
    <w:rsid w:val="00775478"/>
    <w:rsid w:val="007779E8"/>
    <w:rsid w:val="007821D9"/>
    <w:rsid w:val="007942BE"/>
    <w:rsid w:val="00795F1C"/>
    <w:rsid w:val="007B71C2"/>
    <w:rsid w:val="007C135D"/>
    <w:rsid w:val="007C4E17"/>
    <w:rsid w:val="007C6E8D"/>
    <w:rsid w:val="007D11F1"/>
    <w:rsid w:val="007D652C"/>
    <w:rsid w:val="007D745A"/>
    <w:rsid w:val="007E07D9"/>
    <w:rsid w:val="007F1F60"/>
    <w:rsid w:val="007F2375"/>
    <w:rsid w:val="00810154"/>
    <w:rsid w:val="0081465B"/>
    <w:rsid w:val="00815D8F"/>
    <w:rsid w:val="00822B95"/>
    <w:rsid w:val="00826776"/>
    <w:rsid w:val="00826C84"/>
    <w:rsid w:val="008502BC"/>
    <w:rsid w:val="0085442C"/>
    <w:rsid w:val="00856CB3"/>
    <w:rsid w:val="00874409"/>
    <w:rsid w:val="00890D51"/>
    <w:rsid w:val="00895BF5"/>
    <w:rsid w:val="00897383"/>
    <w:rsid w:val="008A2948"/>
    <w:rsid w:val="008A3743"/>
    <w:rsid w:val="008A38F8"/>
    <w:rsid w:val="008B06C7"/>
    <w:rsid w:val="008B3763"/>
    <w:rsid w:val="008B76D3"/>
    <w:rsid w:val="008E30CC"/>
    <w:rsid w:val="008E55F9"/>
    <w:rsid w:val="008F2429"/>
    <w:rsid w:val="008F4A25"/>
    <w:rsid w:val="009065F0"/>
    <w:rsid w:val="0090760A"/>
    <w:rsid w:val="00914448"/>
    <w:rsid w:val="00923F72"/>
    <w:rsid w:val="00936CCC"/>
    <w:rsid w:val="00945BE7"/>
    <w:rsid w:val="009563A5"/>
    <w:rsid w:val="009678EA"/>
    <w:rsid w:val="00973E7E"/>
    <w:rsid w:val="00977DA4"/>
    <w:rsid w:val="009907D0"/>
    <w:rsid w:val="00996AB2"/>
    <w:rsid w:val="009A3EDF"/>
    <w:rsid w:val="009A3F17"/>
    <w:rsid w:val="009C2A4D"/>
    <w:rsid w:val="009D039E"/>
    <w:rsid w:val="009D09C1"/>
    <w:rsid w:val="009F07A1"/>
    <w:rsid w:val="00A03BA4"/>
    <w:rsid w:val="00A170CB"/>
    <w:rsid w:val="00A176F8"/>
    <w:rsid w:val="00A21FAB"/>
    <w:rsid w:val="00A23560"/>
    <w:rsid w:val="00A25512"/>
    <w:rsid w:val="00A25DDD"/>
    <w:rsid w:val="00A278A4"/>
    <w:rsid w:val="00A305F2"/>
    <w:rsid w:val="00A31DEE"/>
    <w:rsid w:val="00A35612"/>
    <w:rsid w:val="00A47C3F"/>
    <w:rsid w:val="00A54770"/>
    <w:rsid w:val="00A61F25"/>
    <w:rsid w:val="00A64573"/>
    <w:rsid w:val="00A65E37"/>
    <w:rsid w:val="00A65ED3"/>
    <w:rsid w:val="00A67EE0"/>
    <w:rsid w:val="00A9239A"/>
    <w:rsid w:val="00AA17C9"/>
    <w:rsid w:val="00AB2107"/>
    <w:rsid w:val="00AB4F2D"/>
    <w:rsid w:val="00AC1B9B"/>
    <w:rsid w:val="00AC3919"/>
    <w:rsid w:val="00AC7197"/>
    <w:rsid w:val="00B01CE4"/>
    <w:rsid w:val="00B035A1"/>
    <w:rsid w:val="00B178B6"/>
    <w:rsid w:val="00B3037B"/>
    <w:rsid w:val="00B35D30"/>
    <w:rsid w:val="00B5315D"/>
    <w:rsid w:val="00B878A6"/>
    <w:rsid w:val="00B97250"/>
    <w:rsid w:val="00BA3583"/>
    <w:rsid w:val="00BA3A96"/>
    <w:rsid w:val="00BC3541"/>
    <w:rsid w:val="00BD2610"/>
    <w:rsid w:val="00BD4D28"/>
    <w:rsid w:val="00BD5622"/>
    <w:rsid w:val="00BE3D8A"/>
    <w:rsid w:val="00BE653D"/>
    <w:rsid w:val="00C00EFD"/>
    <w:rsid w:val="00C06659"/>
    <w:rsid w:val="00C15263"/>
    <w:rsid w:val="00C163C1"/>
    <w:rsid w:val="00C32192"/>
    <w:rsid w:val="00C34D3E"/>
    <w:rsid w:val="00C400B6"/>
    <w:rsid w:val="00C44F10"/>
    <w:rsid w:val="00C65BC8"/>
    <w:rsid w:val="00C823B9"/>
    <w:rsid w:val="00C938CA"/>
    <w:rsid w:val="00CB13CB"/>
    <w:rsid w:val="00CB1918"/>
    <w:rsid w:val="00CB71AA"/>
    <w:rsid w:val="00CC0C0A"/>
    <w:rsid w:val="00CC1B15"/>
    <w:rsid w:val="00CC6F10"/>
    <w:rsid w:val="00CE6721"/>
    <w:rsid w:val="00D00E4C"/>
    <w:rsid w:val="00D01419"/>
    <w:rsid w:val="00D03BB0"/>
    <w:rsid w:val="00D11785"/>
    <w:rsid w:val="00D15C34"/>
    <w:rsid w:val="00D27279"/>
    <w:rsid w:val="00D30714"/>
    <w:rsid w:val="00D357C1"/>
    <w:rsid w:val="00D36302"/>
    <w:rsid w:val="00D369D0"/>
    <w:rsid w:val="00D37DDC"/>
    <w:rsid w:val="00D4113C"/>
    <w:rsid w:val="00D5311B"/>
    <w:rsid w:val="00D67D00"/>
    <w:rsid w:val="00D74E24"/>
    <w:rsid w:val="00D841BB"/>
    <w:rsid w:val="00DD22DE"/>
    <w:rsid w:val="00DD5CB6"/>
    <w:rsid w:val="00DD7B0D"/>
    <w:rsid w:val="00DE42E1"/>
    <w:rsid w:val="00DE5BB4"/>
    <w:rsid w:val="00DF2701"/>
    <w:rsid w:val="00DF35EC"/>
    <w:rsid w:val="00DF585C"/>
    <w:rsid w:val="00E07B83"/>
    <w:rsid w:val="00E137F1"/>
    <w:rsid w:val="00E32B28"/>
    <w:rsid w:val="00E44939"/>
    <w:rsid w:val="00E4687B"/>
    <w:rsid w:val="00E51BCE"/>
    <w:rsid w:val="00E54A10"/>
    <w:rsid w:val="00E709F8"/>
    <w:rsid w:val="00E70FC6"/>
    <w:rsid w:val="00E73854"/>
    <w:rsid w:val="00E77766"/>
    <w:rsid w:val="00E8256D"/>
    <w:rsid w:val="00E87740"/>
    <w:rsid w:val="00EA2F90"/>
    <w:rsid w:val="00EA3221"/>
    <w:rsid w:val="00EA34D9"/>
    <w:rsid w:val="00ED30AF"/>
    <w:rsid w:val="00ED358C"/>
    <w:rsid w:val="00ED5297"/>
    <w:rsid w:val="00EF244D"/>
    <w:rsid w:val="00EF52FD"/>
    <w:rsid w:val="00EF6736"/>
    <w:rsid w:val="00F04255"/>
    <w:rsid w:val="00F168E5"/>
    <w:rsid w:val="00F31125"/>
    <w:rsid w:val="00F33BE7"/>
    <w:rsid w:val="00F37E00"/>
    <w:rsid w:val="00F40CEE"/>
    <w:rsid w:val="00F46292"/>
    <w:rsid w:val="00F53427"/>
    <w:rsid w:val="00F53D36"/>
    <w:rsid w:val="00F53FFF"/>
    <w:rsid w:val="00F6179A"/>
    <w:rsid w:val="00F6198D"/>
    <w:rsid w:val="00F700EE"/>
    <w:rsid w:val="00F719AE"/>
    <w:rsid w:val="00F74D49"/>
    <w:rsid w:val="00F81BC5"/>
    <w:rsid w:val="00F862C1"/>
    <w:rsid w:val="00F90371"/>
    <w:rsid w:val="00FA58D4"/>
    <w:rsid w:val="00FB579E"/>
    <w:rsid w:val="00FD3E37"/>
    <w:rsid w:val="00FE682C"/>
    <w:rsid w:val="00FF3E42"/>
    <w:rsid w:val="00FF446E"/>
    <w:rsid w:val="00FF4E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B0F353"/>
  <w15:chartTrackingRefBased/>
  <w15:docId w15:val="{DB4E7554-72FD-47DE-8502-FACD11320D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Batang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360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360A8"/>
    <w:pPr>
      <w:spacing w:after="0"/>
      <w:ind w:left="720" w:hanging="360"/>
      <w:contextualSpacing/>
      <w:jc w:val="both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C296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C296C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3C296C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0858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858A5"/>
  </w:style>
  <w:style w:type="paragraph" w:styleId="Footer">
    <w:name w:val="footer"/>
    <w:basedOn w:val="Normal"/>
    <w:link w:val="FooterChar"/>
    <w:uiPriority w:val="99"/>
    <w:unhideWhenUsed/>
    <w:rsid w:val="000858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858A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486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68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23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46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95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1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home.cs.colorado.edu/~main/cs1300/doc/bgi/line.html" TargetMode="External"/><Relationship Id="rId18" Type="http://schemas.openxmlformats.org/officeDocument/2006/relationships/footer" Target="footer2.xml"/><Relationship Id="rId26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image" Target="media/image5.png"/><Relationship Id="rId7" Type="http://schemas.openxmlformats.org/officeDocument/2006/relationships/endnotes" Target="endnotes.xml"/><Relationship Id="rId12" Type="http://schemas.openxmlformats.org/officeDocument/2006/relationships/hyperlink" Target="https://home.cs.colorado.edu/~main/cs1300/doc/bgi/circle.html" TargetMode="External"/><Relationship Id="rId17" Type="http://schemas.openxmlformats.org/officeDocument/2006/relationships/hyperlink" Target="https://home.cs.colorado.edu/~main/cs1300/doc/bgi/outtextxy.html" TargetMode="External"/><Relationship Id="rId25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hyperlink" Target="https://home.cs.colorado.edu/~main/cs1300/doc/bgi/outtext.html" TargetMode="External"/><Relationship Id="rId20" Type="http://schemas.openxmlformats.org/officeDocument/2006/relationships/image" Target="media/image4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home.cs.colorado.edu/~main/cs1300/doc/bgi/arc.html" TargetMode="External"/><Relationship Id="rId24" Type="http://schemas.openxmlformats.org/officeDocument/2006/relationships/image" Target="media/image8.png"/><Relationship Id="rId5" Type="http://schemas.openxmlformats.org/officeDocument/2006/relationships/webSettings" Target="webSettings.xml"/><Relationship Id="rId15" Type="http://schemas.openxmlformats.org/officeDocument/2006/relationships/hyperlink" Target="https://home.cs.colorado.edu/~main/cs1300/doc/bgi/setcolor.html" TargetMode="External"/><Relationship Id="rId23" Type="http://schemas.openxmlformats.org/officeDocument/2006/relationships/image" Target="media/image7.png"/><Relationship Id="rId28" Type="http://schemas.openxmlformats.org/officeDocument/2006/relationships/image" Target="media/image12.jpeg"/><Relationship Id="rId10" Type="http://schemas.openxmlformats.org/officeDocument/2006/relationships/image" Target="media/image2.png"/><Relationship Id="rId19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yperlink" Target="https://home.cs.colorado.edu/~main/cs1300/doc/bgi/setbkcolor.html" TargetMode="External"/><Relationship Id="rId22" Type="http://schemas.openxmlformats.org/officeDocument/2006/relationships/image" Target="media/image6.png"/><Relationship Id="rId27" Type="http://schemas.openxmlformats.org/officeDocument/2006/relationships/image" Target="media/image11.jpeg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3E8C28-E82D-42CF-94CE-7D6C64D682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9</TotalTime>
  <Pages>64</Pages>
  <Words>7287</Words>
  <Characters>41539</Characters>
  <Application>Microsoft Office Word</Application>
  <DocSecurity>0</DocSecurity>
  <Lines>346</Lines>
  <Paragraphs>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DIANA NAMAUL HUSNAH(588282)</dc:creator>
  <cp:keywords/>
  <dc:description/>
  <cp:lastModifiedBy>INDIANA NAMAUL HUSNAH(588282)</cp:lastModifiedBy>
  <cp:revision>367</cp:revision>
  <dcterms:created xsi:type="dcterms:W3CDTF">2021-06-27T03:14:00Z</dcterms:created>
  <dcterms:modified xsi:type="dcterms:W3CDTF">2021-07-07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bd22ca9-8530-36f8-8115-3072ccfd06c7</vt:lpwstr>
  </property>
  <property fmtid="{D5CDD505-2E9C-101B-9397-08002B2CF9AE}" pid="24" name="Mendeley Citation Style_1">
    <vt:lpwstr>http://www.zotero.org/styles/apa</vt:lpwstr>
  </property>
</Properties>
</file>